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E3E3F5" w14:textId="1289A8AC" w:rsidR="00E36E4F" w:rsidRDefault="007F241B" w:rsidP="004B01D6">
      <w:pPr>
        <w:spacing w:line="480" w:lineRule="auto"/>
        <w:jc w:val="both"/>
        <w:rPr>
          <w:b/>
        </w:rPr>
      </w:pPr>
      <w:r>
        <w:rPr>
          <w:b/>
        </w:rPr>
        <w:t>Methods</w:t>
      </w:r>
    </w:p>
    <w:p w14:paraId="2E0D2B88" w14:textId="77777777" w:rsidR="00CE0223" w:rsidRDefault="00CE0223" w:rsidP="00841663">
      <w:pPr>
        <w:spacing w:line="480" w:lineRule="auto"/>
        <w:jc w:val="both"/>
        <w:rPr>
          <w:b/>
          <w:color w:val="FF0000"/>
          <w:highlight w:val="yellow"/>
        </w:rPr>
      </w:pPr>
    </w:p>
    <w:p w14:paraId="10474353" w14:textId="18EE6FD7" w:rsidR="007F241B" w:rsidRDefault="00841663" w:rsidP="00403C63">
      <w:pPr>
        <w:spacing w:line="480" w:lineRule="auto"/>
        <w:jc w:val="both"/>
      </w:pPr>
      <w:r w:rsidRPr="001824EB">
        <w:rPr>
          <w:b/>
        </w:rPr>
        <w:t>Plasmid DNA constructs</w:t>
      </w:r>
      <w:r>
        <w:t xml:space="preserve"> </w:t>
      </w:r>
    </w:p>
    <w:p w14:paraId="7F698B58" w14:textId="55EED317" w:rsidR="00FD623F" w:rsidRDefault="00841663" w:rsidP="00617515">
      <w:pPr>
        <w:spacing w:line="480" w:lineRule="auto"/>
        <w:ind w:firstLine="720"/>
        <w:jc w:val="both"/>
      </w:pPr>
      <w:proofErr w:type="spellStart"/>
      <w:r>
        <w:t>pMSCVgfp</w:t>
      </w:r>
      <w:proofErr w:type="spellEnd"/>
      <w:r w:rsidR="00FB18FF">
        <w:t>-</w:t>
      </w:r>
      <w:r>
        <w:t>AID plasmid (</w:t>
      </w:r>
      <w:proofErr w:type="spellStart"/>
      <w:r>
        <w:t>Addgene</w:t>
      </w:r>
      <w:proofErr w:type="spellEnd"/>
      <w:r>
        <w:t xml:space="preserve"> plasmid #15925)</w:t>
      </w:r>
      <w:r w:rsidR="00B475F1">
        <w:fldChar w:fldCharType="begin"/>
      </w:r>
      <w:r w:rsidR="00B475F1">
        <w:instrText xml:space="preserve"> ADDIN EN.CITE &lt;EndNote&gt;&lt;Cite&gt;&lt;Author&gt;Dickerson&lt;/Author&gt;&lt;Year&gt;2003&lt;/Year&gt;&lt;RecNum&gt;5&lt;/RecNum&gt;&lt;DisplayText&gt;&lt;style face="superscript"&gt;1&lt;/style&gt;&lt;/DisplayText&gt;&lt;record&gt;&lt;rec-number&gt;5&lt;/rec-number&gt;&lt;foreign-keys&gt;&lt;key app="EN" db-id="rtwwtdafn20satextvf55fdytzafa0tarvr2" timestamp="1588033565"&gt;5&lt;/key&gt;&lt;/foreign-keys&gt;&lt;ref-type name="Journal Article"&gt;17&lt;/ref-type&gt;&lt;contributors&gt;&lt;authors&gt;&lt;author&gt;Dickerson, S. K.&lt;/author&gt;&lt;author&gt;Market, E.&lt;/author&gt;&lt;author&gt;Besmer, E.&lt;/author&gt;&lt;author&gt;Papavasiliou, F. N.&lt;/author&gt;&lt;/authors&gt;&lt;/contributors&gt;&lt;auth-address&gt;Laboratory of Lymphocyte Biology, 1230 York Ave., New York, NY 10021, USA.&lt;/auth-address&gt;&lt;titles&gt;&lt;title&gt;AID mediates hypermutation by deaminating single stranded DNA&lt;/title&gt;&lt;secondary-title&gt;J Exp Med&lt;/secondary-title&gt;&lt;/titles&gt;&lt;periodical&gt;&lt;full-title&gt;J Exp Med&lt;/full-title&gt;&lt;/periodical&gt;&lt;pages&gt;1291-6&lt;/pages&gt;&lt;volume&gt;197&lt;/volume&gt;&lt;number&gt;10&lt;/number&gt;&lt;edition&gt;2003/05/21&lt;/edition&gt;&lt;keywords&gt;&lt;keyword&gt;APOBEC-1 Deaminase&lt;/keyword&gt;&lt;keyword&gt;Cytidine Deaminase/*physiology&lt;/keyword&gt;&lt;keyword&gt;DNA, Single-Stranded/*metabolism&lt;/keyword&gt;&lt;keyword&gt;Deamination&lt;/keyword&gt;&lt;keyword&gt;Humans&lt;/keyword&gt;&lt;keyword&gt;RNA/metabolism&lt;/keyword&gt;&lt;keyword&gt;*Somatic Hypermutation, Immunoglobulin&lt;/keyword&gt;&lt;/keywords&gt;&lt;dates&gt;&lt;year&gt;2003&lt;/year&gt;&lt;pub-dates&gt;&lt;date&gt;May 19&lt;/date&gt;&lt;/pub-dates&gt;&lt;/dates&gt;&lt;isbn&gt;0022-1007 (Print)&amp;#xD;0022-1007 (Linking)&lt;/isbn&gt;&lt;accession-num&gt;12756266&lt;/accession-num&gt;&lt;urls&gt;&lt;related-urls&gt;&lt;url&gt;https://www.ncbi.nlm.nih.gov/pubmed/12756266&lt;/url&gt;&lt;/related-urls&gt;&lt;/urls&gt;&lt;custom2&gt;PMC2193777&lt;/custom2&gt;&lt;electronic-resource-num&gt;10.1084/jem.20030481&lt;/electronic-resource-num&gt;&lt;/record&gt;&lt;/Cite&gt;&lt;/EndNote&gt;</w:instrText>
      </w:r>
      <w:r w:rsidR="00B475F1">
        <w:fldChar w:fldCharType="separate"/>
      </w:r>
      <w:r w:rsidR="00B475F1" w:rsidRPr="00B475F1">
        <w:rPr>
          <w:noProof/>
          <w:vertAlign w:val="superscript"/>
        </w:rPr>
        <w:t>1</w:t>
      </w:r>
      <w:r w:rsidR="00B475F1">
        <w:fldChar w:fldCharType="end"/>
      </w:r>
      <w:r>
        <w:t xml:space="preserve"> was used to generate pMSCVgfp</w:t>
      </w:r>
      <w:r w:rsidR="00252DE6">
        <w:t>-</w:t>
      </w:r>
      <w:r>
        <w:t xml:space="preserve">APOBEC3 plasmids by replacing AID with APOBEC3. </w:t>
      </w:r>
      <w:r w:rsidR="00742215">
        <w:t>To create</w:t>
      </w:r>
      <w:r>
        <w:t xml:space="preserve"> </w:t>
      </w:r>
      <w:proofErr w:type="spellStart"/>
      <w:r>
        <w:t>pMSCVgfp</w:t>
      </w:r>
      <w:proofErr w:type="spellEnd"/>
      <w:r>
        <w:t xml:space="preserve"> vehicle plasmid, the </w:t>
      </w:r>
      <w:proofErr w:type="spellStart"/>
      <w:r>
        <w:t>pMSCVgfp</w:t>
      </w:r>
      <w:proofErr w:type="spellEnd"/>
      <w:r w:rsidR="00FB18FF">
        <w:t>-</w:t>
      </w:r>
      <w:r>
        <w:t xml:space="preserve">AID plasmid was digested with </w:t>
      </w:r>
      <w:proofErr w:type="spellStart"/>
      <w:r>
        <w:t>XhoI</w:t>
      </w:r>
      <w:proofErr w:type="spellEnd"/>
      <w:r>
        <w:t xml:space="preserve"> and </w:t>
      </w:r>
      <w:proofErr w:type="spellStart"/>
      <w:r>
        <w:t>EcoRI</w:t>
      </w:r>
      <w:proofErr w:type="spellEnd"/>
      <w:r>
        <w:t xml:space="preserve"> restriction enzymes to remove AID, repaired by DNA polymerase I, Large (Klenow) fragment (catalog number: M0210S, New England Biolabs)</w:t>
      </w:r>
      <w:r w:rsidR="002044D9">
        <w:t xml:space="preserve">, and self-ligated. </w:t>
      </w:r>
      <w:r w:rsidR="00E00023">
        <w:t>pCA-</w:t>
      </w:r>
      <w:r w:rsidR="006F7039">
        <w:t>A3A-</w:t>
      </w:r>
      <w:r w:rsidR="00FB18FF">
        <w:t>3x</w:t>
      </w:r>
      <w:r w:rsidR="006F7039">
        <w:t>HA plasmid was obtained from Dr. Kenzo Tokunaga (National Institute of Infectious Diseases, Japan)</w:t>
      </w:r>
      <w:r w:rsidR="005F3999">
        <w:fldChar w:fldCharType="begin"/>
      </w:r>
      <w:r w:rsidR="00B475F1">
        <w:instrText xml:space="preserve"> ADDIN EN.CITE &lt;EndNote&gt;&lt;Cite&gt;&lt;Author&gt;Kinomoto&lt;/Author&gt;&lt;Year&gt;2007&lt;/Year&gt;&lt;RecNum&gt;2&lt;/RecNum&gt;&lt;DisplayText&gt;&lt;style face="superscript"&gt;2&lt;/style&gt;&lt;/DisplayText&gt;&lt;record&gt;&lt;rec-number&gt;2&lt;/rec-number&gt;&lt;foreign-keys&gt;&lt;key app="EN" db-id="rtwwtdafn20satextvf55fdytzafa0tarvr2" timestamp="1588018236"&gt;2&lt;/key&gt;&lt;/foreign-keys&gt;&lt;ref-type name="Journal Article"&gt;17&lt;/ref-type&gt;&lt;contributors&gt;&lt;authors&gt;&lt;author&gt;Kinomoto, M.&lt;/author&gt;&lt;author&gt;Kanno, T.&lt;/author&gt;&lt;author&gt;Shimura, M.&lt;/author&gt;&lt;author&gt;Ishizaka, Y.&lt;/author&gt;&lt;author&gt;Kojima, A.&lt;/author&gt;&lt;author&gt;Kurata, T.&lt;/author&gt;&lt;author&gt;Sata, T.&lt;/author&gt;&lt;author&gt;Tokunaga, K.&lt;/author&gt;&lt;/authors&gt;&lt;/contributors&gt;&lt;auth-address&gt;Department of Pathology, National Institute of Infectious Diseases, Tokyo 162-8640, Japan.&lt;/auth-address&gt;&lt;titles&gt;&lt;title&gt;All APOBEC3 family proteins differentially inhibit LINE-1 retrotransposition&lt;/title&gt;&lt;secondary-title&gt;Nucleic Acids Res&lt;/secondary-title&gt;&lt;/titles&gt;&lt;periodical&gt;&lt;full-title&gt;Nucleic Acids Res&lt;/full-title&gt;&lt;/periodical&gt;&lt;pages&gt;2955-64&lt;/pages&gt;&lt;volume&gt;35&lt;/volume&gt;&lt;number&gt;9&lt;/number&gt;&lt;edition&gt;2007/04/19&lt;/edition&gt;&lt;keywords&gt;&lt;keyword&gt;Base Sequence&lt;/keyword&gt;&lt;keyword&gt;Cell Line&lt;/keyword&gt;&lt;keyword&gt;Cytidine Deaminase&lt;/keyword&gt;&lt;keyword&gt;Cytosine Deaminase/analysis/*metabolism&lt;/keyword&gt;&lt;keyword&gt;HeLa Cells&lt;/keyword&gt;&lt;keyword&gt;Humans&lt;/keyword&gt;&lt;keyword&gt;*Long Interspersed Nucleotide Elements&lt;/keyword&gt;&lt;keyword&gt;Molecular Sequence Data&lt;/keyword&gt;&lt;keyword&gt;RNA, Messenger/metabolism&lt;/keyword&gt;&lt;keyword&gt;Retroviridae/physiology&lt;/keyword&gt;&lt;keyword&gt;Reverse Transcription&lt;/keyword&gt;&lt;keyword&gt;Sequence Analysis, DNA&lt;/keyword&gt;&lt;/keywords&gt;&lt;dates&gt;&lt;year&gt;2007&lt;/year&gt;&lt;/dates&gt;&lt;isbn&gt;1362-4962 (Electronic)&amp;#xD;0305-1048 (Linking)&lt;/isbn&gt;&lt;accession-num&gt;17439959&lt;/accession-num&gt;&lt;urls&gt;&lt;related-urls&gt;&lt;url&gt;https://www.ncbi.nlm.nih.gov/pubmed/17439959&lt;/url&gt;&lt;/related-urls&gt;&lt;/urls&gt;&lt;custom2&gt;PMC1888823&lt;/custom2&gt;&lt;electronic-resource-num&gt;10.1093/nar/gkm181&lt;/electronic-resource-num&gt;&lt;/record&gt;&lt;/Cite&gt;&lt;/EndNote&gt;</w:instrText>
      </w:r>
      <w:r w:rsidR="005F3999">
        <w:fldChar w:fldCharType="separate"/>
      </w:r>
      <w:r w:rsidR="00B475F1" w:rsidRPr="00B475F1">
        <w:rPr>
          <w:noProof/>
          <w:vertAlign w:val="superscript"/>
        </w:rPr>
        <w:t>2</w:t>
      </w:r>
      <w:r w:rsidR="005F3999">
        <w:fldChar w:fldCharType="end"/>
      </w:r>
      <w:r w:rsidR="006F7039">
        <w:t xml:space="preserve">. </w:t>
      </w:r>
      <w:r w:rsidR="00742215">
        <w:t xml:space="preserve">To create </w:t>
      </w:r>
      <w:r w:rsidR="00E00023">
        <w:t>pMSCVgfp</w:t>
      </w:r>
      <w:r w:rsidR="00FB18FF">
        <w:t>-</w:t>
      </w:r>
      <w:r w:rsidR="00E00023">
        <w:t xml:space="preserve">A3A </w:t>
      </w:r>
      <w:r w:rsidR="00FB18FF">
        <w:t>or pMSCVgfp-A3A-3xHA plasmid</w:t>
      </w:r>
      <w:r w:rsidR="008445EB">
        <w:t xml:space="preserve">, </w:t>
      </w:r>
      <w:r w:rsidR="00E00023">
        <w:t>the A3A coding region (NM_145699) was amplified</w:t>
      </w:r>
      <w:r w:rsidR="00975532">
        <w:t xml:space="preserve"> </w:t>
      </w:r>
      <w:r w:rsidR="00444054">
        <w:t xml:space="preserve">from </w:t>
      </w:r>
      <w:r w:rsidR="00975532">
        <w:t>the pCA-A3A-</w:t>
      </w:r>
      <w:r w:rsidR="008445EB">
        <w:t>3x</w:t>
      </w:r>
      <w:r w:rsidR="00975532">
        <w:t xml:space="preserve">HA </w:t>
      </w:r>
      <w:r w:rsidR="00444054">
        <w:t>using</w:t>
      </w:r>
      <w:r w:rsidR="00975532">
        <w:t xml:space="preserve"> forward primer </w:t>
      </w:r>
      <w:r w:rsidR="00E00023">
        <w:t>5’-AGATCT</w:t>
      </w:r>
      <w:r w:rsidR="00E00023" w:rsidRPr="008E0FE4">
        <w:t>CTCGAG</w:t>
      </w:r>
      <w:r w:rsidR="00E00023">
        <w:t xml:space="preserve">ATGGAAGCCAGCCCAGCATC-3’ and </w:t>
      </w:r>
      <w:r w:rsidR="00975532">
        <w:t xml:space="preserve">reverse primer </w:t>
      </w:r>
      <w:r w:rsidR="00E00023">
        <w:t>5’-</w:t>
      </w:r>
      <w:r w:rsidR="00790557">
        <w:t>GGTA</w:t>
      </w:r>
      <w:r w:rsidR="00790557" w:rsidRPr="008E0FE4">
        <w:t>GAATTC</w:t>
      </w:r>
      <w:r w:rsidR="00790557">
        <w:t>T</w:t>
      </w:r>
      <w:r w:rsidR="00975532">
        <w:t>CAGTTTCCCTGATTCTGGAG-3’</w:t>
      </w:r>
      <w:r w:rsidR="00FB18FF">
        <w:t xml:space="preserve"> or 5’-</w:t>
      </w:r>
      <w:r w:rsidR="00FB18FF" w:rsidRPr="00B83379">
        <w:rPr>
          <w:rFonts w:eastAsia="Times New Roman" w:cs="Times New Roman"/>
          <w:color w:val="000000"/>
        </w:rPr>
        <w:t>GTAGAATTCCTAAGCGTAATCTGGAACGTCATATGGATAGGATCCTGCATAGTCCGGGACGTCATAGGGATAGCCCGCATAGTCAGGAACATCGTATGGGTA</w:t>
      </w:r>
      <w:r w:rsidR="00FB18FF">
        <w:t>GTTTCCCTGATTCTGGAGAATG-3’, respectively</w:t>
      </w:r>
      <w:r w:rsidR="00774B12">
        <w:t>.</w:t>
      </w:r>
      <w:r w:rsidR="00975532">
        <w:t xml:space="preserve"> </w:t>
      </w:r>
      <w:r w:rsidR="00774B12">
        <w:t xml:space="preserve">The PCR products were </w:t>
      </w:r>
      <w:r w:rsidR="00975532">
        <w:t xml:space="preserve">digested with </w:t>
      </w:r>
      <w:proofErr w:type="spellStart"/>
      <w:r w:rsidR="00975532">
        <w:t>XhoI</w:t>
      </w:r>
      <w:proofErr w:type="spellEnd"/>
      <w:r w:rsidR="00975532">
        <w:t xml:space="preserve"> and </w:t>
      </w:r>
      <w:proofErr w:type="spellStart"/>
      <w:r w:rsidR="00975532">
        <w:t>EcoRI</w:t>
      </w:r>
      <w:proofErr w:type="spellEnd"/>
      <w:r w:rsidR="00975532">
        <w:t xml:space="preserve"> restriction enzymes</w:t>
      </w:r>
      <w:r w:rsidR="00F51BF1">
        <w:t xml:space="preserve"> and ligated into </w:t>
      </w:r>
      <w:r w:rsidR="00774B12">
        <w:t xml:space="preserve">a </w:t>
      </w:r>
      <w:r w:rsidR="00F51BF1">
        <w:t xml:space="preserve">similarly digested </w:t>
      </w:r>
      <w:proofErr w:type="spellStart"/>
      <w:r w:rsidR="00F51BF1">
        <w:t>p</w:t>
      </w:r>
      <w:r w:rsidR="00D20E2A">
        <w:t>MSCVgfp</w:t>
      </w:r>
      <w:proofErr w:type="spellEnd"/>
      <w:r w:rsidR="00D20E2A">
        <w:t xml:space="preserve"> vector.</w:t>
      </w:r>
      <w:r w:rsidR="00444054">
        <w:t xml:space="preserve"> </w:t>
      </w:r>
      <w:r w:rsidR="00805230">
        <w:t>pCA-A3B-</w:t>
      </w:r>
      <w:r w:rsidR="000D362C">
        <w:t>3x</w:t>
      </w:r>
      <w:r w:rsidR="00805230">
        <w:t>HA plasmid was obtained from Dr. Kenzo Tokunaga</w:t>
      </w:r>
      <w:r w:rsidR="00805230">
        <w:fldChar w:fldCharType="begin"/>
      </w:r>
      <w:r w:rsidR="00B475F1">
        <w:instrText xml:space="preserve"> ADDIN EN.CITE &lt;EndNote&gt;&lt;Cite&gt;&lt;Author&gt;Kinomoto&lt;/Author&gt;&lt;Year&gt;2007&lt;/Year&gt;&lt;RecNum&gt;2&lt;/RecNum&gt;&lt;DisplayText&gt;&lt;style face="superscript"&gt;2&lt;/style&gt;&lt;/DisplayText&gt;&lt;record&gt;&lt;rec-number&gt;2&lt;/rec-number&gt;&lt;foreign-keys&gt;&lt;key app="EN" db-id="rtwwtdafn20satextvf55fdytzafa0tarvr2" timestamp="1588018236"&gt;2&lt;/key&gt;&lt;/foreign-keys&gt;&lt;ref-type name="Journal Article"&gt;17&lt;/ref-type&gt;&lt;contributors&gt;&lt;authors&gt;&lt;author&gt;Kinomoto, M.&lt;/author&gt;&lt;author&gt;Kanno, T.&lt;/author&gt;&lt;author&gt;Shimura, M.&lt;/author&gt;&lt;author&gt;Ishizaka, Y.&lt;/author&gt;&lt;author&gt;Kojima, A.&lt;/author&gt;&lt;author&gt;Kurata, T.&lt;/author&gt;&lt;author&gt;Sata, T.&lt;/author&gt;&lt;author&gt;Tokunaga, K.&lt;/author&gt;&lt;/authors&gt;&lt;/contributors&gt;&lt;auth-address&gt;Department of Pathology, National Institute of Infectious Diseases, Tokyo 162-8640, Japan.&lt;/auth-address&gt;&lt;titles&gt;&lt;title&gt;All APOBEC3 family proteins differentially inhibit LINE-1 retrotransposition&lt;/title&gt;&lt;secondary-title&gt;Nucleic Acids Res&lt;/secondary-title&gt;&lt;/titles&gt;&lt;periodical&gt;&lt;full-title&gt;Nucleic Acids Res&lt;/full-title&gt;&lt;/periodical&gt;&lt;pages&gt;2955-64&lt;/pages&gt;&lt;volume&gt;35&lt;/volume&gt;&lt;number&gt;9&lt;/number&gt;&lt;edition&gt;2007/04/19&lt;/edition&gt;&lt;keywords&gt;&lt;keyword&gt;Base Sequence&lt;/keyword&gt;&lt;keyword&gt;Cell Line&lt;/keyword&gt;&lt;keyword&gt;Cytidine Deaminase&lt;/keyword&gt;&lt;keyword&gt;Cytosine Deaminase/analysis/*metabolism&lt;/keyword&gt;&lt;keyword&gt;HeLa Cells&lt;/keyword&gt;&lt;keyword&gt;Humans&lt;/keyword&gt;&lt;keyword&gt;*Long Interspersed Nucleotide Elements&lt;/keyword&gt;&lt;keyword&gt;Molecular Sequence Data&lt;/keyword&gt;&lt;keyword&gt;RNA, Messenger/metabolism&lt;/keyword&gt;&lt;keyword&gt;Retroviridae/physiology&lt;/keyword&gt;&lt;keyword&gt;Reverse Transcription&lt;/keyword&gt;&lt;keyword&gt;Sequence Analysis, DNA&lt;/keyword&gt;&lt;/keywords&gt;&lt;dates&gt;&lt;year&gt;2007&lt;/year&gt;&lt;/dates&gt;&lt;isbn&gt;1362-4962 (Electronic)&amp;#xD;0305-1048 (Linking)&lt;/isbn&gt;&lt;accession-num&gt;17439959&lt;/accession-num&gt;&lt;urls&gt;&lt;related-urls&gt;&lt;url&gt;https://www.ncbi.nlm.nih.gov/pubmed/17439959&lt;/url&gt;&lt;/related-urls&gt;&lt;/urls&gt;&lt;custom2&gt;PMC1888823&lt;/custom2&gt;&lt;electronic-resource-num&gt;10.1093/nar/gkm181&lt;/electronic-resource-num&gt;&lt;/record&gt;&lt;/Cite&gt;&lt;/EndNote&gt;</w:instrText>
      </w:r>
      <w:r w:rsidR="00805230">
        <w:fldChar w:fldCharType="separate"/>
      </w:r>
      <w:r w:rsidR="00B475F1" w:rsidRPr="00B475F1">
        <w:rPr>
          <w:noProof/>
          <w:vertAlign w:val="superscript"/>
        </w:rPr>
        <w:t>2</w:t>
      </w:r>
      <w:r w:rsidR="00805230">
        <w:fldChar w:fldCharType="end"/>
      </w:r>
      <w:r w:rsidR="00805230">
        <w:t>. To create pMSCVgfp</w:t>
      </w:r>
      <w:r w:rsidR="00AD17DE">
        <w:t>-</w:t>
      </w:r>
      <w:r w:rsidR="00805230">
        <w:t xml:space="preserve">A3B </w:t>
      </w:r>
      <w:r w:rsidR="00AD17DE">
        <w:t xml:space="preserve">or pMSCVgfp-A3B-3xHA plasmid, </w:t>
      </w:r>
      <w:r w:rsidR="00805230">
        <w:t>the A3B coding region (NM_004900) was amplified from the pCA-A3B-</w:t>
      </w:r>
      <w:r w:rsidR="00AD17DE">
        <w:t>3x</w:t>
      </w:r>
      <w:r w:rsidR="00805230">
        <w:t>HA using forward primer 5’-AGATCT</w:t>
      </w:r>
      <w:r w:rsidR="00805230" w:rsidRPr="00CF7F9C">
        <w:t>CTCGAG</w:t>
      </w:r>
      <w:r w:rsidR="00805230">
        <w:t>ATGAATCCACAGATCAGAAATC-3’ and reverse primer 5’-GGTA</w:t>
      </w:r>
      <w:r w:rsidR="00805230" w:rsidRPr="00CF7F9C">
        <w:t>GAATTC</w:t>
      </w:r>
      <w:r w:rsidR="00805230">
        <w:t>TCAGTTTCCCTGATTCTGGAG-3’</w:t>
      </w:r>
      <w:r w:rsidR="00CF7F9C">
        <w:t xml:space="preserve"> or </w:t>
      </w:r>
      <w:r w:rsidR="00835E0C">
        <w:t>5’-</w:t>
      </w:r>
      <w:r w:rsidR="00835E0C" w:rsidRPr="00B83379">
        <w:rPr>
          <w:rFonts w:eastAsia="Times New Roman" w:cs="Times New Roman"/>
          <w:color w:val="000000"/>
        </w:rPr>
        <w:t>GTAGAATTCCTAAGCGTAATCTGGAACGTCATATGGATAGGATCCTGCATAGTCCGGGA</w:t>
      </w:r>
      <w:r w:rsidR="00835E0C" w:rsidRPr="00B83379">
        <w:rPr>
          <w:rFonts w:eastAsia="Times New Roman" w:cs="Times New Roman"/>
          <w:color w:val="000000"/>
        </w:rPr>
        <w:lastRenderedPageBreak/>
        <w:t>CGTCATAGGGATAGCCCGCATAGTCAGGAACATCGTATGGGTA</w:t>
      </w:r>
      <w:r w:rsidR="00835E0C">
        <w:t xml:space="preserve">GTTTCCCTGATTCTGGAGAATG-3’, respectively. </w:t>
      </w:r>
      <w:r w:rsidR="00F81719">
        <w:t xml:space="preserve">The PCR products were digested </w:t>
      </w:r>
      <w:r w:rsidR="00805230">
        <w:t xml:space="preserve">with </w:t>
      </w:r>
      <w:proofErr w:type="spellStart"/>
      <w:r w:rsidR="00805230">
        <w:t>EcoRI</w:t>
      </w:r>
      <w:proofErr w:type="spellEnd"/>
      <w:r w:rsidR="00805230">
        <w:t xml:space="preserve"> restriction enzyme, repaired by DNA polymerase I, Large (Klenow) fragment, digested with </w:t>
      </w:r>
      <w:proofErr w:type="spellStart"/>
      <w:r w:rsidR="00805230">
        <w:t>XhoI</w:t>
      </w:r>
      <w:proofErr w:type="spellEnd"/>
      <w:r w:rsidR="00805230">
        <w:t xml:space="preserve"> restriction enzyme, and ligated into similarly generated </w:t>
      </w:r>
      <w:proofErr w:type="spellStart"/>
      <w:r w:rsidR="00805230">
        <w:t>pMSCVgfp</w:t>
      </w:r>
      <w:proofErr w:type="spellEnd"/>
      <w:r w:rsidR="00805230">
        <w:t xml:space="preserve"> vector. </w:t>
      </w:r>
      <w:r w:rsidR="006726AA">
        <w:t>pcDNA3.1-A3C-V5-6xHis plasmid was obtained from NIH AIDS Reagent Program (catalog number: 10101)</w:t>
      </w:r>
      <w:r w:rsidR="00394867">
        <w:fldChar w:fldCharType="begin">
          <w:fldData xml:space="preserve">PEVuZE5vdGU+PENpdGU+PEF1dGhvcj5aaGVuZzwvQXV0aG9yPjxZZWFyPjIwMDQ8L1llYXI+PFJl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</w:fldData>
        </w:fldChar>
      </w:r>
      <w:r w:rsidR="00B475F1">
        <w:instrText xml:space="preserve"> ADDIN EN.CITE </w:instrText>
      </w:r>
      <w:r w:rsidR="00B475F1">
        <w:fldChar w:fldCharType="begin">
          <w:fldData xml:space="preserve">PEVuZE5vdGU+PENpdGU+PEF1dGhvcj5aaGVuZzwvQXV0aG9yPjxZZWFyPjIwMDQ8L1llYXI+PFJl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</w:fldData>
        </w:fldChar>
      </w:r>
      <w:r w:rsidR="00B475F1">
        <w:instrText xml:space="preserve"> ADDIN EN.CITE.DATA </w:instrText>
      </w:r>
      <w:r w:rsidR="00B475F1">
        <w:fldChar w:fldCharType="end"/>
      </w:r>
      <w:r w:rsidR="00394867">
        <w:fldChar w:fldCharType="separate"/>
      </w:r>
      <w:r w:rsidR="00B475F1" w:rsidRPr="00B475F1">
        <w:rPr>
          <w:noProof/>
          <w:vertAlign w:val="superscript"/>
        </w:rPr>
        <w:t>3</w:t>
      </w:r>
      <w:r w:rsidR="00394867">
        <w:fldChar w:fldCharType="end"/>
      </w:r>
      <w:r w:rsidR="006726AA">
        <w:t>.</w:t>
      </w:r>
      <w:r w:rsidR="009F1815">
        <w:t xml:space="preserve"> </w:t>
      </w:r>
      <w:r w:rsidR="007C4450">
        <w:t>To create pMSCVgfp-A3</w:t>
      </w:r>
      <w:r w:rsidR="007C4450">
        <w:rPr>
          <w:rFonts w:ascii="Batang" w:eastAsia="Batang" w:hAnsi="Batang" w:cs="Batang"/>
          <w:lang w:eastAsia="ko-KR"/>
        </w:rPr>
        <w:t>C</w:t>
      </w:r>
      <w:r w:rsidR="007C4450">
        <w:t xml:space="preserve"> or pMSCVgfp-A3C-3xHA plasmid, the A3C coding region (NM_01</w:t>
      </w:r>
      <w:r w:rsidR="00C243CB">
        <w:t>4508</w:t>
      </w:r>
      <w:r w:rsidR="007C4450">
        <w:t xml:space="preserve">) was amplified from the </w:t>
      </w:r>
      <w:r w:rsidR="009F1815">
        <w:t xml:space="preserve">pcDNA3.1-A3C-V5-6xHis </w:t>
      </w:r>
      <w:r w:rsidR="007C4450">
        <w:t>using forward primer 5’-AGATCT</w:t>
      </w:r>
      <w:r w:rsidR="007C4450" w:rsidRPr="008E0FE4">
        <w:t>CTCGAG</w:t>
      </w:r>
      <w:r w:rsidR="003260B1">
        <w:t>ATGAATCCACAGATCAGAA</w:t>
      </w:r>
      <w:r w:rsidR="007C4450">
        <w:t>-3’ and reverse primer 5’-GGTA</w:t>
      </w:r>
      <w:r w:rsidR="007C4450" w:rsidRPr="008E0FE4">
        <w:t>GAATTC</w:t>
      </w:r>
      <w:r w:rsidR="003260B1">
        <w:t>TCACTGGAGACTCTCCCGT</w:t>
      </w:r>
      <w:r w:rsidR="007C4450">
        <w:t>-3’ or 5’-</w:t>
      </w:r>
      <w:r w:rsidR="007C4450" w:rsidRPr="00B83379">
        <w:rPr>
          <w:rFonts w:eastAsia="Times New Roman" w:cs="Times New Roman"/>
          <w:color w:val="000000"/>
        </w:rPr>
        <w:t>GTAGAATTCCTAAGCGTAATCTGGAACGTCATATGGATAGGATCCTGCATAGTCCGGGACGTCATAGGGATAGCCCGCATAGTCAGGAACATCGTATGGGTA</w:t>
      </w:r>
      <w:r w:rsidR="006F1FB9">
        <w:t>CTGGAGACTCTCCCGTAGCC</w:t>
      </w:r>
      <w:r w:rsidR="007C4450">
        <w:t>-3’, respectively.</w:t>
      </w:r>
      <w:r w:rsidR="001372D6">
        <w:t xml:space="preserve"> The PCR products were digested with </w:t>
      </w:r>
      <w:proofErr w:type="spellStart"/>
      <w:r w:rsidR="001372D6">
        <w:t>XhoI</w:t>
      </w:r>
      <w:proofErr w:type="spellEnd"/>
      <w:r w:rsidR="001372D6">
        <w:t xml:space="preserve"> and </w:t>
      </w:r>
      <w:proofErr w:type="spellStart"/>
      <w:r w:rsidR="001372D6">
        <w:t>EcoRI</w:t>
      </w:r>
      <w:proofErr w:type="spellEnd"/>
      <w:r w:rsidR="001372D6">
        <w:t xml:space="preserve"> restriction enzymes and ligated into a similarly digested </w:t>
      </w:r>
      <w:proofErr w:type="spellStart"/>
      <w:r w:rsidR="001372D6">
        <w:t>pMSCVgfp</w:t>
      </w:r>
      <w:proofErr w:type="spellEnd"/>
      <w:r w:rsidR="001372D6">
        <w:t xml:space="preserve"> vector. </w:t>
      </w:r>
      <w:r w:rsidR="00920D9C">
        <w:t>pcDNA3.1-A3DE-V5-6xHis plasmid was obtained from NIH AIDS Reagent Program (catalog number: 11433)</w:t>
      </w:r>
      <w:r w:rsidR="00684A2F">
        <w:fldChar w:fldCharType="begin">
          <w:fldData xml:space="preserve">PEVuZE5vdGU+PENpdGU+PEF1dGhvcj5EYW5nPC9BdXRob3I+PFllYXI+MjAwNjwvWWVhcj48UmVj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</w:fldData>
        </w:fldChar>
      </w:r>
      <w:r w:rsidR="00B475F1">
        <w:instrText xml:space="preserve"> ADDIN EN.CITE </w:instrText>
      </w:r>
      <w:r w:rsidR="00B475F1">
        <w:fldChar w:fldCharType="begin">
          <w:fldData xml:space="preserve">PEVuZE5vdGU+PENpdGU+PEF1dGhvcj5EYW5nPC9BdXRob3I+PFllYXI+MjAwNjwvWWVhcj48UmVj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</w:fldData>
        </w:fldChar>
      </w:r>
      <w:r w:rsidR="00B475F1">
        <w:instrText xml:space="preserve"> ADDIN EN.CITE.DATA </w:instrText>
      </w:r>
      <w:r w:rsidR="00B475F1">
        <w:fldChar w:fldCharType="end"/>
      </w:r>
      <w:r w:rsidR="00684A2F">
        <w:fldChar w:fldCharType="separate"/>
      </w:r>
      <w:r w:rsidR="00B475F1" w:rsidRPr="00B475F1">
        <w:rPr>
          <w:noProof/>
          <w:vertAlign w:val="superscript"/>
        </w:rPr>
        <w:t>4</w:t>
      </w:r>
      <w:r w:rsidR="00684A2F">
        <w:fldChar w:fldCharType="end"/>
      </w:r>
      <w:r w:rsidR="00920D9C">
        <w:t>. To create pMSCVgfp-A</w:t>
      </w:r>
      <w:r w:rsidR="00D14EBD">
        <w:t>3D</w:t>
      </w:r>
      <w:r w:rsidR="00D14EBD">
        <w:rPr>
          <w:rFonts w:ascii="Batang" w:eastAsia="Batang" w:hAnsi="Batang" w:cs="Batang"/>
          <w:lang w:eastAsia="ko-KR"/>
        </w:rPr>
        <w:t xml:space="preserve"> o</w:t>
      </w:r>
      <w:r w:rsidR="00B475F1">
        <w:t>r pMSCVgfp-A3D-3xHA plasmid, the A3D coding region (NM_152426</w:t>
      </w:r>
      <w:r w:rsidR="00920D9C">
        <w:t xml:space="preserve">) was amplified from the </w:t>
      </w:r>
      <w:r w:rsidR="00B475F1">
        <w:t>pcDNA3.1-A3DE</w:t>
      </w:r>
      <w:r w:rsidR="00920D9C">
        <w:t>-V5-6xHis using forward primer 5’-AGATCT</w:t>
      </w:r>
      <w:r w:rsidR="00920D9C" w:rsidRPr="008E0FE4">
        <w:t>CTCGAG</w:t>
      </w:r>
      <w:r w:rsidR="00920D9C">
        <w:t>ATGAATCCACAGATCAGAA-3’ and reverse primer 5’-GGTA</w:t>
      </w:r>
      <w:r w:rsidR="00920D9C" w:rsidRPr="008E0FE4">
        <w:t>GAATTC</w:t>
      </w:r>
      <w:r w:rsidR="00920D9C">
        <w:t>TCA</w:t>
      </w:r>
      <w:r w:rsidR="00E64F0A">
        <w:t>CTGGAGAATCTCCCGTAG</w:t>
      </w:r>
      <w:r w:rsidR="00920D9C">
        <w:t>-3’ or 5’-</w:t>
      </w:r>
      <w:r w:rsidR="00920D9C" w:rsidRPr="00B83379">
        <w:rPr>
          <w:rFonts w:eastAsia="Times New Roman" w:cs="Times New Roman"/>
          <w:color w:val="000000"/>
        </w:rPr>
        <w:t>GTAGAATTCCTAAGCGTAATCTGGAACGTCATATGGATAGGATCCTGCATAGTCCGGGACGTCATAGGGATAGCCCGCATAGTCAGGAACATCGTATGGGTA</w:t>
      </w:r>
      <w:r w:rsidR="00920D9C">
        <w:t>CTGGAGACTCTCCCGTAGCC</w:t>
      </w:r>
      <w:r w:rsidR="00EC30D6">
        <w:t>TT</w:t>
      </w:r>
      <w:r w:rsidR="00920D9C">
        <w:t xml:space="preserve">-3’, respectively. The PCR products were digested with </w:t>
      </w:r>
      <w:proofErr w:type="spellStart"/>
      <w:r w:rsidR="00920D9C">
        <w:t>XhoI</w:t>
      </w:r>
      <w:proofErr w:type="spellEnd"/>
      <w:r w:rsidR="00920D9C">
        <w:t xml:space="preserve"> and </w:t>
      </w:r>
      <w:proofErr w:type="spellStart"/>
      <w:r w:rsidR="00920D9C">
        <w:t>EcoRI</w:t>
      </w:r>
      <w:proofErr w:type="spellEnd"/>
      <w:r w:rsidR="00920D9C">
        <w:t xml:space="preserve"> restriction enzymes and ligated into a similarly digested </w:t>
      </w:r>
      <w:proofErr w:type="spellStart"/>
      <w:r w:rsidR="00920D9C">
        <w:t>pMSCVgfp</w:t>
      </w:r>
      <w:proofErr w:type="spellEnd"/>
      <w:r w:rsidR="00920D9C">
        <w:t xml:space="preserve"> vector. </w:t>
      </w:r>
      <w:r w:rsidR="00955616">
        <w:t xml:space="preserve">pcDNA3.1-A3F-V5-6xHis plasmid was obtained from NIH AIDS Reagent Program (catalog </w:t>
      </w:r>
      <w:r w:rsidR="00955616">
        <w:lastRenderedPageBreak/>
        <w:t>number: 10100)</w:t>
      </w:r>
      <w:r w:rsidR="001F390B">
        <w:fldChar w:fldCharType="begin">
          <w:fldData xml:space="preserve">PEVuZE5vdGU+PENpdGU+PEF1dGhvcj5aaGVuZzwvQXV0aG9yPjxZZWFyPjIwMDQ8L1llYXI+PFJl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</w:fldData>
        </w:fldChar>
      </w:r>
      <w:r w:rsidR="001F390B">
        <w:instrText xml:space="preserve"> ADDIN EN.CITE </w:instrText>
      </w:r>
      <w:r w:rsidR="001F390B">
        <w:fldChar w:fldCharType="begin">
          <w:fldData xml:space="preserve">PEVuZE5vdGU+PENpdGU+PEF1dGhvcj5aaGVuZzwvQXV0aG9yPjxZZWFyPjIwMDQ8L1llYXI+PFJl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</w:fldData>
        </w:fldChar>
      </w:r>
      <w:r w:rsidR="001F390B">
        <w:instrText xml:space="preserve"> ADDIN EN.CITE.DATA </w:instrText>
      </w:r>
      <w:r w:rsidR="001F390B">
        <w:fldChar w:fldCharType="end"/>
      </w:r>
      <w:r w:rsidR="001F390B">
        <w:fldChar w:fldCharType="separate"/>
      </w:r>
      <w:r w:rsidR="001F390B" w:rsidRPr="001F390B">
        <w:rPr>
          <w:noProof/>
          <w:vertAlign w:val="superscript"/>
        </w:rPr>
        <w:t>3</w:t>
      </w:r>
      <w:r w:rsidR="001F390B">
        <w:fldChar w:fldCharType="end"/>
      </w:r>
      <w:r w:rsidR="00955616">
        <w:t>. To create pMSCVgfp-A</w:t>
      </w:r>
      <w:r w:rsidR="003B5FF8">
        <w:t>3F</w:t>
      </w:r>
      <w:r w:rsidR="00776FDB">
        <w:t xml:space="preserve"> or pMSCVgfp-A3F-3xHA plasmid, the A3F</w:t>
      </w:r>
      <w:r w:rsidR="00955616">
        <w:t xml:space="preserve"> coding region (NM_</w:t>
      </w:r>
      <w:r w:rsidR="00776FDB">
        <w:t>145298</w:t>
      </w:r>
      <w:r w:rsidR="00955616">
        <w:t xml:space="preserve">) was amplified from the </w:t>
      </w:r>
      <w:r w:rsidR="00BE0826">
        <w:t>pcDNA3.1-A3F</w:t>
      </w:r>
      <w:r w:rsidR="00955616">
        <w:t>-V5-6xHis using forward primer 5’-</w:t>
      </w:r>
      <w:r w:rsidR="00F91D86">
        <w:t>ATGAAGCCTCACTTCAGAAACACAG</w:t>
      </w:r>
      <w:r w:rsidR="00955616">
        <w:t>-3’ and reverse primer 5’-</w:t>
      </w:r>
      <w:r w:rsidR="00F91D86">
        <w:t>TCACTCGAGAATCTCCTGCAGCTTG</w:t>
      </w:r>
      <w:r w:rsidR="00955616">
        <w:t>-3’ or 5’-</w:t>
      </w:r>
      <w:r w:rsidR="00955616" w:rsidRPr="00B73B0D">
        <w:rPr>
          <w:rFonts w:eastAsia="Times New Roman" w:cs="Times New Roman"/>
          <w:color w:val="000000"/>
        </w:rPr>
        <w:t>CTAAGCGTAATCTGGAACGTCATATGGATAGGATCCTGCATAGTCCGGGACGTCATAGGGATAGCCCGCATAGTCAGGAACATCGTATGGGTA</w:t>
      </w:r>
      <w:r w:rsidR="00BB046A">
        <w:t>CTCGAGAATCTCCTGCAGCTTG</w:t>
      </w:r>
      <w:r w:rsidR="00955616">
        <w:t xml:space="preserve">-3’, respectively. The </w:t>
      </w:r>
      <w:r w:rsidR="00470544">
        <w:t xml:space="preserve">blunt-end </w:t>
      </w:r>
      <w:r w:rsidR="00955616">
        <w:t xml:space="preserve">PCR products were </w:t>
      </w:r>
      <w:r w:rsidR="00470544">
        <w:t xml:space="preserve">ligated with the </w:t>
      </w:r>
      <w:proofErr w:type="spellStart"/>
      <w:r w:rsidR="00470544">
        <w:t>pMSCVgfp</w:t>
      </w:r>
      <w:proofErr w:type="spellEnd"/>
      <w:r w:rsidR="00470544">
        <w:t xml:space="preserve"> vector digested with </w:t>
      </w:r>
      <w:proofErr w:type="spellStart"/>
      <w:r w:rsidR="00470544">
        <w:t>XhoI</w:t>
      </w:r>
      <w:proofErr w:type="spellEnd"/>
      <w:r w:rsidR="00470544">
        <w:t xml:space="preserve"> and </w:t>
      </w:r>
      <w:proofErr w:type="spellStart"/>
      <w:r w:rsidR="00470544">
        <w:t>EcoRI</w:t>
      </w:r>
      <w:proofErr w:type="spellEnd"/>
      <w:r w:rsidR="00470544">
        <w:t xml:space="preserve"> and repaired by DNA polymerase I, Large (Klenow) fragment.</w:t>
      </w:r>
      <w:r w:rsidR="00456E89">
        <w:t xml:space="preserve"> pCA-A3G-3xHA plasmid was obtained from Dr. Kenzo Tokunaga</w:t>
      </w:r>
      <w:r w:rsidR="00456E89">
        <w:fldChar w:fldCharType="begin"/>
      </w:r>
      <w:r w:rsidR="00456E89">
        <w:instrText xml:space="preserve"> ADDIN EN.CITE &lt;EndNote&gt;&lt;Cite&gt;&lt;Author&gt;Kinomoto&lt;/Author&gt;&lt;Year&gt;2007&lt;/Year&gt;&lt;RecNum&gt;2&lt;/RecNum&gt;&lt;DisplayText&gt;&lt;style face="superscript"&gt;2&lt;/style&gt;&lt;/DisplayText&gt;&lt;record&gt;&lt;rec-number&gt;2&lt;/rec-number&gt;&lt;foreign-keys&gt;&lt;key app="EN" db-id="rtwwtdafn20satextvf55fdytzafa0tarvr2" timestamp="1588018236"&gt;2&lt;/key&gt;&lt;/foreign-keys&gt;&lt;ref-type name="Journal Article"&gt;17&lt;/ref-type&gt;&lt;contributors&gt;&lt;authors&gt;&lt;author&gt;Kinomoto, M.&lt;/author&gt;&lt;author&gt;Kanno, T.&lt;/author&gt;&lt;author&gt;Shimura, M.&lt;/author&gt;&lt;author&gt;Ishizaka, Y.&lt;/author&gt;&lt;author&gt;Kojima, A.&lt;/author&gt;&lt;author&gt;Kurata, T.&lt;/author&gt;&lt;author&gt;Sata, T.&lt;/author&gt;&lt;author&gt;Tokunaga, K.&lt;/author&gt;&lt;/authors&gt;&lt;/contributors&gt;&lt;auth-address&gt;Department of Pathology, National Institute of Infectious Diseases, Tokyo 162-8640, Japan.&lt;/auth-address&gt;&lt;titles&gt;&lt;title&gt;All APOBEC3 family proteins differentially inhibit LINE-1 retrotransposition&lt;/title&gt;&lt;secondary-title&gt;Nucleic Acids Res&lt;/secondary-title&gt;&lt;/titles&gt;&lt;periodical&gt;&lt;full-title&gt;Nucleic Acids Res&lt;/full-title&gt;&lt;/periodical&gt;&lt;pages&gt;2955-64&lt;/pages&gt;&lt;volume&gt;35&lt;/volume&gt;&lt;number&gt;9&lt;/number&gt;&lt;edition&gt;2007/04/19&lt;/edition&gt;&lt;keywords&gt;&lt;keyword&gt;Base Sequence&lt;/keyword&gt;&lt;keyword&gt;Cell Line&lt;/keyword&gt;&lt;keyword&gt;Cytidine Deaminase&lt;/keyword&gt;&lt;keyword&gt;Cytosine Deaminase/analysis/*metabolism&lt;/keyword&gt;&lt;keyword&gt;HeLa Cells&lt;/keyword&gt;&lt;keyword&gt;Humans&lt;/keyword&gt;&lt;keyword&gt;*Long Interspersed Nucleotide Elements&lt;/keyword&gt;&lt;keyword&gt;Molecular Sequence Data&lt;/keyword&gt;&lt;keyword&gt;RNA, Messenger/metabolism&lt;/keyword&gt;&lt;keyword&gt;Retroviridae/physiology&lt;/keyword&gt;&lt;keyword&gt;Reverse Transcription&lt;/keyword&gt;&lt;keyword&gt;Sequence Analysis, DNA&lt;/keyword&gt;&lt;/keywords&gt;&lt;dates&gt;&lt;year&gt;2007&lt;/year&gt;&lt;/dates&gt;&lt;isbn&gt;1362-4962 (Electronic)&amp;#xD;0305-1048 (Linking)&lt;/isbn&gt;&lt;accession-num&gt;17439959&lt;/accession-num&gt;&lt;urls&gt;&lt;related-urls&gt;&lt;url&gt;https://www.ncbi.nlm.nih.gov/pubmed/17439959&lt;/url&gt;&lt;/related-urls&gt;&lt;/urls&gt;&lt;custom2&gt;PMC1888823&lt;/custom2&gt;&lt;electronic-resource-num&gt;10.1093/nar/gkm181&lt;/electronic-resource-num&gt;&lt;/record&gt;&lt;/Cite&gt;&lt;/EndNote&gt;</w:instrText>
      </w:r>
      <w:r w:rsidR="00456E89">
        <w:fldChar w:fldCharType="separate"/>
      </w:r>
      <w:r w:rsidR="00456E89" w:rsidRPr="00B475F1">
        <w:rPr>
          <w:noProof/>
          <w:vertAlign w:val="superscript"/>
        </w:rPr>
        <w:t>2</w:t>
      </w:r>
      <w:r w:rsidR="00456E89">
        <w:fldChar w:fldCharType="end"/>
      </w:r>
      <w:r w:rsidR="00456E89">
        <w:t>. To create pMSCVgfp-A3G or pMSCVgfp-A3G-3xHA plasmid, the A3G coding region (NM_021822) was amplified from the pCA-A3G-3xHA using forward primer 5’-AGATCT</w:t>
      </w:r>
      <w:r w:rsidR="00456E89" w:rsidRPr="008E0FE4">
        <w:t>CTCGAG</w:t>
      </w:r>
      <w:r w:rsidR="00287F90">
        <w:t>ATGAGATTCTTCCACTGGTTCAGC</w:t>
      </w:r>
      <w:r w:rsidR="00456E89">
        <w:t>-3’ and reverse primer 5’-GGTA</w:t>
      </w:r>
      <w:r w:rsidR="00456E89" w:rsidRPr="008E0FE4">
        <w:t>GAATTC</w:t>
      </w:r>
      <w:r w:rsidR="00456E89">
        <w:t>TCAGTTTCC</w:t>
      </w:r>
      <w:r w:rsidR="00287F90">
        <w:t>TGATTCTGG</w:t>
      </w:r>
      <w:r w:rsidR="00456E89">
        <w:t>-3’ or 5’-</w:t>
      </w:r>
      <w:r w:rsidR="00456E89" w:rsidRPr="00B83379">
        <w:rPr>
          <w:rFonts w:eastAsia="Times New Roman" w:cs="Times New Roman"/>
          <w:color w:val="000000"/>
        </w:rPr>
        <w:t>GTAGAATTCCTAAGCGTAATCTGGAACGTCATATGGATAGGATCCTGCATAGTCCGGGACGTCATAGGGATAGCCCGCATAGTCAGGAACATCGTATGGGTA</w:t>
      </w:r>
      <w:r w:rsidR="00456E89">
        <w:t>GTTT</w:t>
      </w:r>
      <w:r w:rsidR="004170F0">
        <w:t>TCCTGATTCTGGAGAATG</w:t>
      </w:r>
      <w:r w:rsidR="00456E89">
        <w:t xml:space="preserve">-3’, respectively. The PCR products were digested with </w:t>
      </w:r>
      <w:proofErr w:type="spellStart"/>
      <w:r w:rsidR="00456E89">
        <w:t>XhoI</w:t>
      </w:r>
      <w:proofErr w:type="spellEnd"/>
      <w:r w:rsidR="00456E89">
        <w:t xml:space="preserve"> and </w:t>
      </w:r>
      <w:proofErr w:type="spellStart"/>
      <w:r w:rsidR="00456E89">
        <w:t>EcoRI</w:t>
      </w:r>
      <w:proofErr w:type="spellEnd"/>
      <w:r w:rsidR="00456E89">
        <w:t xml:space="preserve"> restriction enzymes and ligated into a similarly digested </w:t>
      </w:r>
      <w:proofErr w:type="spellStart"/>
      <w:r w:rsidR="00456E89">
        <w:t>pMSCVgfp</w:t>
      </w:r>
      <w:proofErr w:type="spellEnd"/>
      <w:r w:rsidR="00456E89">
        <w:t xml:space="preserve"> vector.</w:t>
      </w:r>
      <w:r w:rsidR="00C9635A">
        <w:t xml:space="preserve"> </w:t>
      </w:r>
      <w:r w:rsidR="00403C63">
        <w:t xml:space="preserve">pTR600-Flag-A3H (HapII) plasmid was obtained from Dr. Carsten </w:t>
      </w:r>
      <w:r w:rsidR="005E540B">
        <w:t>Munk (E</w:t>
      </w:r>
      <w:r w:rsidR="00403C63">
        <w:t>inrich-Heine University, Germany). To create pMSCVgfp-</w:t>
      </w:r>
      <w:r w:rsidR="0062353C">
        <w:t>A3H</w:t>
      </w:r>
      <w:r w:rsidR="00403C63">
        <w:t xml:space="preserve"> </w:t>
      </w:r>
      <w:r w:rsidR="0062353C">
        <w:t>or pMSCVgfp-A3H</w:t>
      </w:r>
      <w:r w:rsidR="00403C63">
        <w:t xml:space="preserve">-3xHA plasmid, </w:t>
      </w:r>
      <w:r w:rsidR="0062353C">
        <w:t>the A3H</w:t>
      </w:r>
      <w:r w:rsidR="00403C63">
        <w:t xml:space="preserve"> coding region (NM_</w:t>
      </w:r>
      <w:r w:rsidR="0062353C">
        <w:t>001166002</w:t>
      </w:r>
      <w:r w:rsidR="00403C63">
        <w:t xml:space="preserve">) was amplified from the </w:t>
      </w:r>
      <w:r w:rsidR="0062353C">
        <w:t xml:space="preserve">pTR600-Flag-A3H (HapII) </w:t>
      </w:r>
      <w:r w:rsidR="00403C63">
        <w:t>using forward primer 5’-AGATCT</w:t>
      </w:r>
      <w:r w:rsidR="00403C63" w:rsidRPr="008E0FE4">
        <w:t>CTCGAG</w:t>
      </w:r>
      <w:r w:rsidR="006C4612">
        <w:t>ATGGCTCTGTTAACAGCCGAAAC</w:t>
      </w:r>
      <w:r w:rsidR="00403C63">
        <w:t>-3’ and reverse primer 5’-GGTA</w:t>
      </w:r>
      <w:r w:rsidR="00403C63" w:rsidRPr="008E0FE4">
        <w:t>GAATTC</w:t>
      </w:r>
      <w:r w:rsidR="00403C63">
        <w:t>TCA</w:t>
      </w:r>
      <w:r w:rsidR="006C4612">
        <w:t>AGGACTGCTTTATCCTCTC</w:t>
      </w:r>
      <w:r w:rsidR="00403C63">
        <w:t>-3’ or 5’-</w:t>
      </w:r>
      <w:r w:rsidR="00403C63" w:rsidRPr="00B83379">
        <w:rPr>
          <w:rFonts w:eastAsia="Times New Roman" w:cs="Times New Roman"/>
          <w:color w:val="000000"/>
        </w:rPr>
        <w:t>GTAGAATTCCTAAGCGTAATCTGGAACGTCATATGGATAGGATCCTGCATAGTCCGGGA</w:t>
      </w:r>
      <w:r w:rsidR="00403C63" w:rsidRPr="00B83379">
        <w:rPr>
          <w:rFonts w:eastAsia="Times New Roman" w:cs="Times New Roman"/>
          <w:color w:val="000000"/>
        </w:rPr>
        <w:lastRenderedPageBreak/>
        <w:t>CGTCATAGGGATAGCCCGCATAGTCAGGAACATCGTATGGGTA</w:t>
      </w:r>
      <w:r w:rsidR="00B81CAE">
        <w:t>GGACTGCTTTATCCTCTCAAGC</w:t>
      </w:r>
      <w:r w:rsidR="00403C63">
        <w:t xml:space="preserve">-3’, respectively. The PCR products were digested with </w:t>
      </w:r>
      <w:proofErr w:type="spellStart"/>
      <w:r w:rsidR="00403C63">
        <w:t>XhoI</w:t>
      </w:r>
      <w:proofErr w:type="spellEnd"/>
      <w:r w:rsidR="00403C63">
        <w:t xml:space="preserve"> and </w:t>
      </w:r>
      <w:proofErr w:type="spellStart"/>
      <w:r w:rsidR="00403C63">
        <w:t>EcoRI</w:t>
      </w:r>
      <w:proofErr w:type="spellEnd"/>
      <w:r w:rsidR="00403C63">
        <w:t xml:space="preserve"> restriction enzymes and ligated into a similarly digested </w:t>
      </w:r>
      <w:proofErr w:type="spellStart"/>
      <w:r w:rsidR="00403C63">
        <w:t>pMSCVgfp</w:t>
      </w:r>
      <w:proofErr w:type="spellEnd"/>
      <w:r w:rsidR="00403C63">
        <w:t xml:space="preserve"> vector. </w:t>
      </w:r>
      <w:r w:rsidR="005A1BD0">
        <w:t xml:space="preserve">To create pMSCVgfp-AID-3xHA, </w:t>
      </w:r>
      <w:proofErr w:type="spellStart"/>
      <w:r w:rsidR="005A1BD0">
        <w:t>pMSCVgfp</w:t>
      </w:r>
      <w:proofErr w:type="spellEnd"/>
      <w:r w:rsidR="005A1BD0">
        <w:t xml:space="preserve">-AID-Flag, or pMSCVgfp-AID-V5-6xHis plasmid, </w:t>
      </w:r>
      <w:r w:rsidR="004623B3">
        <w:t>the AID coding region (NM_</w:t>
      </w:r>
      <w:r w:rsidR="00F56ED1">
        <w:t>020661</w:t>
      </w:r>
      <w:r w:rsidR="004623B3">
        <w:t xml:space="preserve">) was amplified from the </w:t>
      </w:r>
      <w:proofErr w:type="spellStart"/>
      <w:r w:rsidR="004623B3">
        <w:t>pMSCVgfp</w:t>
      </w:r>
      <w:proofErr w:type="spellEnd"/>
      <w:r w:rsidR="004623B3">
        <w:t>-AID using forward primer 5’-</w:t>
      </w:r>
      <w:r w:rsidR="00F56ED1">
        <w:t>AGATCTCTCGAGATGGACAGCCTCTTGATGAAC-3’ and reverse primer 5’</w:t>
      </w:r>
      <w:r w:rsidR="00FD623F">
        <w:t>-</w:t>
      </w:r>
      <w:r w:rsidR="00FD623F" w:rsidRPr="00FD623F">
        <w:t>GGTAGAATTCCTAAGCAGCGTAATCTGGAACGTCATATGGATAGGATCCTGCATAGTCCGGGACGTCATAGGGATAGCCCGCATAGTCAGGAACATCGTATGGGTAAAGTCCCAAAGTACGAAATGCGTC</w:t>
      </w:r>
      <w:r w:rsidR="00FD623F">
        <w:t>-3’, 5’-</w:t>
      </w:r>
      <w:r w:rsidR="00FD623F" w:rsidRPr="00FD623F">
        <w:t xml:space="preserve"> CGGTAGAATTCCTACTTATCGTCGTCATCCTTGTAATCAAGTCCCAAAGTACGAAATGC</w:t>
      </w:r>
      <w:r w:rsidR="00FD623F">
        <w:t>-3’, or 5’-</w:t>
      </w:r>
      <w:r w:rsidR="00FD623F" w:rsidRPr="00FD623F">
        <w:t xml:space="preserve"> GGTAGAATTCTCAATGGTGATGGTGATGATGACCGGTACGCGTAGAATCGAGACCGAGGAGAGGGTTAGGGATAGGCTTACCAAGTCCCAAAGTACGAAATGCGTC</w:t>
      </w:r>
      <w:r w:rsidR="00FD623F">
        <w:t>-3’</w:t>
      </w:r>
      <w:r w:rsidR="005C5A9C">
        <w:t xml:space="preserve">, respectively. The PCR products were digested with </w:t>
      </w:r>
      <w:proofErr w:type="spellStart"/>
      <w:r w:rsidR="005C5A9C">
        <w:t>XhoI</w:t>
      </w:r>
      <w:proofErr w:type="spellEnd"/>
      <w:r w:rsidR="005C5A9C">
        <w:t xml:space="preserve"> and </w:t>
      </w:r>
      <w:proofErr w:type="spellStart"/>
      <w:r w:rsidR="005C5A9C">
        <w:t>EcoRI</w:t>
      </w:r>
      <w:proofErr w:type="spellEnd"/>
      <w:r w:rsidR="005C5A9C">
        <w:t xml:space="preserve"> restriction enzymes and ligated into a similarly digested </w:t>
      </w:r>
      <w:proofErr w:type="spellStart"/>
      <w:r w:rsidR="005C5A9C">
        <w:t>pMSCVgfp</w:t>
      </w:r>
      <w:proofErr w:type="spellEnd"/>
      <w:r w:rsidR="005C5A9C">
        <w:t xml:space="preserve"> vector.</w:t>
      </w:r>
      <w:r w:rsidR="000272AC">
        <w:t xml:space="preserve"> The DNA sequences </w:t>
      </w:r>
      <w:r w:rsidR="00292D47">
        <w:t>for the</w:t>
      </w:r>
      <w:r w:rsidR="000272AC">
        <w:t xml:space="preserve"> </w:t>
      </w:r>
      <w:r w:rsidR="00292D47">
        <w:t>coding region</w:t>
      </w:r>
      <w:r w:rsidR="00067B01">
        <w:t>s</w:t>
      </w:r>
      <w:r w:rsidR="000272AC">
        <w:t xml:space="preserve"> were </w:t>
      </w:r>
      <w:r w:rsidR="002A0409">
        <w:t>confirmed by Sanger Sequencing with primers 5’-TGAACCTCCTCGTTCGACCC-3’ and 5’-</w:t>
      </w:r>
      <w:r w:rsidR="003E631C">
        <w:t xml:space="preserve">TGTAGCGCCAAGTGCCCAGC-3’. </w:t>
      </w:r>
    </w:p>
    <w:p w14:paraId="13DB8268" w14:textId="77777777" w:rsidR="00192E32" w:rsidRDefault="00192E32" w:rsidP="004B01D6">
      <w:pPr>
        <w:spacing w:line="480" w:lineRule="auto"/>
        <w:jc w:val="both"/>
        <w:rPr>
          <w:b/>
        </w:rPr>
      </w:pPr>
    </w:p>
    <w:p w14:paraId="155FC0B0" w14:textId="47B291E4" w:rsidR="007B3EE0" w:rsidRDefault="00E36E4F" w:rsidP="004B01D6">
      <w:pPr>
        <w:spacing w:line="480" w:lineRule="auto"/>
        <w:jc w:val="both"/>
        <w:rPr>
          <w:b/>
        </w:rPr>
      </w:pPr>
      <w:r>
        <w:rPr>
          <w:b/>
        </w:rPr>
        <w:t>Mice</w:t>
      </w:r>
      <w:r w:rsidR="009D0DA2">
        <w:rPr>
          <w:b/>
        </w:rPr>
        <w:t xml:space="preserve"> and tumor xenograft models</w:t>
      </w:r>
    </w:p>
    <w:p w14:paraId="5ED21DC2" w14:textId="379A233A" w:rsidR="006D344A" w:rsidRDefault="00617515" w:rsidP="004B01D6">
      <w:pPr>
        <w:spacing w:line="480" w:lineRule="auto"/>
        <w:jc w:val="both"/>
      </w:pPr>
      <w:r>
        <w:rPr>
          <w:iCs/>
        </w:rPr>
        <w:t xml:space="preserve"> </w:t>
      </w:r>
      <w:r>
        <w:rPr>
          <w:iCs/>
        </w:rPr>
        <w:tab/>
      </w:r>
      <w:r>
        <w:t xml:space="preserve">Animal experiments were performed under the mouse protocol approved by Institutional Animal Care and Use Committee (IACUC) of Boston Children’s Hospital (protocol #00001530). All mice were housed and maintained in individually </w:t>
      </w:r>
      <w:r>
        <w:lastRenderedPageBreak/>
        <w:t xml:space="preserve">ventilated cages with a 12-h light-dark cycle and with ad libitum access to food and water in the specific pathogen free (SPF) facility at Boston Children’s Hospital. </w:t>
      </w:r>
      <w:r>
        <w:rPr>
          <w:color w:val="000000" w:themeColor="text1"/>
        </w:rPr>
        <w:t>Mice were housed in temperatures of 18-24</w:t>
      </w:r>
      <w:r>
        <w:rPr>
          <w:rFonts w:ascii="Cambria" w:hAnsi="Cambria"/>
          <w:color w:val="000000" w:themeColor="text1"/>
        </w:rPr>
        <w:t>°</w:t>
      </w:r>
      <w:r>
        <w:rPr>
          <w:color w:val="000000" w:themeColor="text1"/>
        </w:rPr>
        <w:t xml:space="preserve">C with 40-60% humidity. </w:t>
      </w:r>
      <w:r w:rsidR="0034174B" w:rsidRPr="00B65D4B">
        <w:rPr>
          <w:i/>
        </w:rPr>
        <w:t>c-myc</w:t>
      </w:r>
      <w:r w:rsidR="0034174B" w:rsidRPr="00B65D4B">
        <w:rPr>
          <w:vertAlign w:val="superscript"/>
        </w:rPr>
        <w:t xml:space="preserve">25x I-SceI </w:t>
      </w:r>
      <w:r w:rsidR="0034174B" w:rsidRPr="00B65D4B">
        <w:t xml:space="preserve">and </w:t>
      </w:r>
      <w:r w:rsidR="0034174B" w:rsidRPr="00B65D4B">
        <w:rPr>
          <w:i/>
        </w:rPr>
        <w:t>c-myc</w:t>
      </w:r>
      <w:r w:rsidR="0034174B" w:rsidRPr="00B65D4B">
        <w:rPr>
          <w:vertAlign w:val="superscript"/>
        </w:rPr>
        <w:t xml:space="preserve">25x I-SceI </w:t>
      </w:r>
      <w:proofErr w:type="spellStart"/>
      <w:r w:rsidR="0034174B">
        <w:rPr>
          <w:i/>
        </w:rPr>
        <w:t>A</w:t>
      </w:r>
      <w:r w:rsidR="0034174B" w:rsidRPr="00B65D4B">
        <w:rPr>
          <w:i/>
        </w:rPr>
        <w:t>icda</w:t>
      </w:r>
      <w:proofErr w:type="spellEnd"/>
      <w:r w:rsidR="0034174B" w:rsidRPr="00B65D4B">
        <w:t xml:space="preserve">-deficient </w:t>
      </w:r>
      <w:r w:rsidR="0034174B">
        <w:t xml:space="preserve">transgenic </w:t>
      </w:r>
      <w:r w:rsidR="0034174B" w:rsidRPr="00B65D4B">
        <w:t xml:space="preserve">mice in the 129S2 background were used </w:t>
      </w:r>
      <w:r w:rsidR="0034174B">
        <w:t xml:space="preserve">to generate fibroblasts and to isolate naive splenic B cells. </w:t>
      </w:r>
      <w:r w:rsidR="004A60E8">
        <w:t xml:space="preserve">Eight–week-old male and female mice that carry heterozygous </w:t>
      </w:r>
      <w:r w:rsidR="00423FD9">
        <w:t xml:space="preserve">25x I-SceI cassette in the </w:t>
      </w:r>
      <w:r w:rsidR="00423FD9" w:rsidRPr="00423FD9">
        <w:rPr>
          <w:i/>
        </w:rPr>
        <w:t>c-</w:t>
      </w:r>
      <w:proofErr w:type="spellStart"/>
      <w:r w:rsidR="00423FD9" w:rsidRPr="00423FD9">
        <w:rPr>
          <w:i/>
        </w:rPr>
        <w:t>myc</w:t>
      </w:r>
      <w:proofErr w:type="spellEnd"/>
      <w:r w:rsidR="00423FD9">
        <w:t xml:space="preserve"> </w:t>
      </w:r>
      <w:r w:rsidR="00C923CF">
        <w:t xml:space="preserve">locus </w:t>
      </w:r>
      <w:r w:rsidR="00423FD9">
        <w:t xml:space="preserve">were used. </w:t>
      </w:r>
      <w:r w:rsidR="00106AB2">
        <w:t xml:space="preserve">A minimum of three mice for each experiment was used. </w:t>
      </w:r>
      <w:r w:rsidR="0034174B">
        <w:t xml:space="preserve">Immunodeficient NOD </w:t>
      </w:r>
      <w:r w:rsidR="0034174B" w:rsidRPr="001137CD">
        <w:rPr>
          <w:i/>
          <w:iCs/>
        </w:rPr>
        <w:t>SCID</w:t>
      </w:r>
      <w:r w:rsidR="0034174B">
        <w:t xml:space="preserve"> gamma (NSG) (</w:t>
      </w:r>
      <w:proofErr w:type="spellStart"/>
      <w:r w:rsidR="0034174B">
        <w:t>NOD.Cg-</w:t>
      </w:r>
      <w:r w:rsidR="0034174B">
        <w:rPr>
          <w:i/>
          <w:iCs/>
        </w:rPr>
        <w:t>prkdc</w:t>
      </w:r>
      <w:r w:rsidR="0034174B" w:rsidRPr="001137CD">
        <w:rPr>
          <w:vertAlign w:val="superscript"/>
        </w:rPr>
        <w:t>scid</w:t>
      </w:r>
      <w:proofErr w:type="spellEnd"/>
      <w:r w:rsidR="0034174B">
        <w:rPr>
          <w:i/>
          <w:iCs/>
        </w:rPr>
        <w:t xml:space="preserve"> IL2rg</w:t>
      </w:r>
      <w:r w:rsidR="0034174B" w:rsidRPr="001137CD">
        <w:rPr>
          <w:vertAlign w:val="superscript"/>
        </w:rPr>
        <w:t>tm1Wjl</w:t>
      </w:r>
      <w:r w:rsidR="0034174B">
        <w:rPr>
          <w:i/>
          <w:iCs/>
        </w:rPr>
        <w:t>/</w:t>
      </w:r>
      <w:proofErr w:type="spellStart"/>
      <w:r w:rsidR="0034174B">
        <w:t>SzJ</w:t>
      </w:r>
      <w:proofErr w:type="spellEnd"/>
      <w:r w:rsidR="0034174B">
        <w:t xml:space="preserve">, Stock number: 005557; The Jackson Laboratory) were used for xenograft experiments. </w:t>
      </w:r>
      <w:r w:rsidR="00106AB2">
        <w:t>We used both male and female mice at the ages of 6-12 weeks.</w:t>
      </w:r>
      <w:r w:rsidR="0034174B">
        <w:t xml:space="preserve"> </w:t>
      </w:r>
      <w:r w:rsidR="00106AB2">
        <w:t>BEAS-2B cells (5 x 10</w:t>
      </w:r>
      <w:r w:rsidR="00106AB2" w:rsidRPr="001137CD">
        <w:rPr>
          <w:vertAlign w:val="superscript"/>
        </w:rPr>
        <w:t>6</w:t>
      </w:r>
      <w:r w:rsidR="00106AB2">
        <w:t xml:space="preserve"> cells/mouse) transduced with vehicle or A3C, followed by introducing DNA DSBs in </w:t>
      </w:r>
      <w:r w:rsidR="00106AB2">
        <w:rPr>
          <w:i/>
          <w:iCs/>
        </w:rPr>
        <w:t xml:space="preserve">ALK </w:t>
      </w:r>
      <w:r w:rsidR="00106AB2">
        <w:t xml:space="preserve">intron 19 by the CRISPR-Cas9 system, were subcutaneously injected in a flank of NSG mice. Tumor growth was measure with a caliper every seven days. </w:t>
      </w:r>
      <w:r w:rsidR="003A386D">
        <w:t xml:space="preserve">No mice were excluded from the analysis and no randomization or blinding method was used. </w:t>
      </w:r>
    </w:p>
    <w:p w14:paraId="5E16C9CD" w14:textId="77777777" w:rsidR="00841663" w:rsidRDefault="00841663" w:rsidP="004B01D6">
      <w:pPr>
        <w:spacing w:line="480" w:lineRule="auto"/>
        <w:jc w:val="both"/>
      </w:pPr>
    </w:p>
    <w:p w14:paraId="2B3FF952" w14:textId="23B0BF5F" w:rsidR="007B3EE0" w:rsidRDefault="007F317E" w:rsidP="004B01D6">
      <w:pPr>
        <w:spacing w:line="480" w:lineRule="auto"/>
        <w:jc w:val="both"/>
      </w:pPr>
      <w:r w:rsidRPr="00410C3B">
        <w:rPr>
          <w:b/>
        </w:rPr>
        <w:t>Generation of murine tail fibroblasts</w:t>
      </w:r>
    </w:p>
    <w:p w14:paraId="29E1BF6C" w14:textId="7E089B6F" w:rsidR="00506554" w:rsidRDefault="00410C3B" w:rsidP="00FB1AAF">
      <w:pPr>
        <w:spacing w:line="480" w:lineRule="auto"/>
        <w:ind w:firstLine="720"/>
        <w:jc w:val="both"/>
      </w:pPr>
      <w:r>
        <w:t>Murine tail fib</w:t>
      </w:r>
      <w:r w:rsidR="009D3DF7">
        <w:t>roblasts were generated from tails of</w:t>
      </w:r>
      <w:r>
        <w:t xml:space="preserve"> </w:t>
      </w:r>
      <w:r w:rsidR="009D3DF7">
        <w:t xml:space="preserve">the </w:t>
      </w:r>
      <w:r w:rsidRPr="00B65D4B">
        <w:rPr>
          <w:i/>
        </w:rPr>
        <w:t>c-myc</w:t>
      </w:r>
      <w:r w:rsidRPr="00B65D4B">
        <w:rPr>
          <w:vertAlign w:val="superscript"/>
        </w:rPr>
        <w:t xml:space="preserve">25x I-SceI </w:t>
      </w:r>
      <w:r w:rsidRPr="00B65D4B">
        <w:t xml:space="preserve">and </w:t>
      </w:r>
      <w:r w:rsidRPr="00B65D4B">
        <w:rPr>
          <w:i/>
        </w:rPr>
        <w:t>c-myc</w:t>
      </w:r>
      <w:r w:rsidRPr="00B65D4B">
        <w:rPr>
          <w:vertAlign w:val="superscript"/>
        </w:rPr>
        <w:t xml:space="preserve">25x I-SceI </w:t>
      </w:r>
      <w:proofErr w:type="spellStart"/>
      <w:r>
        <w:rPr>
          <w:i/>
        </w:rPr>
        <w:t>A</w:t>
      </w:r>
      <w:r w:rsidRPr="00B65D4B">
        <w:rPr>
          <w:i/>
        </w:rPr>
        <w:t>icda</w:t>
      </w:r>
      <w:proofErr w:type="spellEnd"/>
      <w:r w:rsidRPr="00B65D4B">
        <w:t xml:space="preserve">-deficient </w:t>
      </w:r>
      <w:r w:rsidR="009C3945">
        <w:t>transgenic mice</w:t>
      </w:r>
      <w:r w:rsidR="004643E2">
        <w:t xml:space="preserve"> carrying heterozygous 25x I-SceI cassette in the </w:t>
      </w:r>
      <w:r w:rsidR="004643E2" w:rsidRPr="00423FD9">
        <w:rPr>
          <w:i/>
        </w:rPr>
        <w:t>c-</w:t>
      </w:r>
      <w:proofErr w:type="spellStart"/>
      <w:r w:rsidR="004643E2" w:rsidRPr="00423FD9">
        <w:rPr>
          <w:i/>
        </w:rPr>
        <w:t>myc</w:t>
      </w:r>
      <w:proofErr w:type="spellEnd"/>
      <w:r w:rsidR="004643E2">
        <w:t xml:space="preserve"> locus</w:t>
      </w:r>
      <w:r w:rsidR="009C3945">
        <w:t xml:space="preserve">. </w:t>
      </w:r>
      <w:r w:rsidR="00B86D82">
        <w:t>The tail of the mouse</w:t>
      </w:r>
      <w:r w:rsidR="009C3945">
        <w:t xml:space="preserve"> was</w:t>
      </w:r>
      <w:r w:rsidR="00691DBC">
        <w:t xml:space="preserve"> sprayed with 70% ethanol, minced, and incubated overnight in </w:t>
      </w:r>
      <w:r w:rsidR="008412A7">
        <w:t xml:space="preserve">tail fibroblast media containing </w:t>
      </w:r>
      <w:r w:rsidR="008B7C9D">
        <w:t>1.</w:t>
      </w:r>
      <w:r w:rsidR="005E7505">
        <w:t xml:space="preserve">6 </w:t>
      </w:r>
      <w:r w:rsidR="00691DBC">
        <w:t>mg/ml collagenase type II (</w:t>
      </w:r>
      <w:r w:rsidR="0045245C">
        <w:t>c</w:t>
      </w:r>
      <w:r w:rsidR="00052A28">
        <w:t xml:space="preserve">atalog number: 17101015; </w:t>
      </w:r>
      <w:proofErr w:type="spellStart"/>
      <w:r w:rsidR="00052A28">
        <w:t>ThermoFisher</w:t>
      </w:r>
      <w:proofErr w:type="spellEnd"/>
      <w:r w:rsidR="00052A28">
        <w:t xml:space="preserve"> Scientific</w:t>
      </w:r>
      <w:r w:rsidR="008412A7">
        <w:t>).</w:t>
      </w:r>
      <w:r w:rsidR="00691DBC">
        <w:t xml:space="preserve"> The following day, digested tissue was disrup</w:t>
      </w:r>
      <w:r w:rsidR="00063DA7">
        <w:t>ted by passage through pipettes</w:t>
      </w:r>
      <w:r w:rsidR="008B7C9D">
        <w:t xml:space="preserve"> and single-cell suspension was obtained using Falcon 70 </w:t>
      </w:r>
      <w:proofErr w:type="spellStart"/>
      <w:r w:rsidR="008B7C9D">
        <w:rPr>
          <w:rFonts w:ascii="Cambria" w:hAnsi="Cambria"/>
        </w:rPr>
        <w:t>μ</w:t>
      </w:r>
      <w:r w:rsidR="008B7C9D">
        <w:t>m</w:t>
      </w:r>
      <w:proofErr w:type="spellEnd"/>
      <w:r w:rsidR="008B7C9D">
        <w:t xml:space="preserve"> cell strainer (</w:t>
      </w:r>
      <w:r w:rsidR="00C37ACE">
        <w:t xml:space="preserve">catalog number: 352350; </w:t>
      </w:r>
      <w:r w:rsidR="008B7C9D">
        <w:t>Corning)</w:t>
      </w:r>
      <w:r w:rsidR="00063DA7">
        <w:t xml:space="preserve">. </w:t>
      </w:r>
      <w:r w:rsidR="008B7C9D">
        <w:lastRenderedPageBreak/>
        <w:t>Isolated cells</w:t>
      </w:r>
      <w:r w:rsidR="00691DBC">
        <w:t xml:space="preserve"> were</w:t>
      </w:r>
      <w:r w:rsidR="00803049">
        <w:t xml:space="preserve"> centrifuged for 5 min at </w:t>
      </w:r>
      <w:r w:rsidR="00063DA7">
        <w:t>1,200 rpm</w:t>
      </w:r>
      <w:r w:rsidR="00691DBC">
        <w:t xml:space="preserve"> and resuspended in tail fibroblast media. </w:t>
      </w:r>
      <w:r w:rsidR="009D33C1">
        <w:t xml:space="preserve">After several passages, </w:t>
      </w:r>
      <w:r w:rsidR="00D154CD">
        <w:t>immortalized fibroblasts were generated</w:t>
      </w:r>
      <w:r w:rsidR="009D33C1">
        <w:t xml:space="preserve"> </w:t>
      </w:r>
      <w:r w:rsidR="00D154CD">
        <w:t xml:space="preserve">by infection of the fibroblasts </w:t>
      </w:r>
      <w:r w:rsidR="009D33C1">
        <w:t xml:space="preserve">with </w:t>
      </w:r>
      <w:r w:rsidR="008F7AEF">
        <w:t xml:space="preserve">retrovirus carrying SV40 </w:t>
      </w:r>
      <w:r w:rsidR="00550251">
        <w:t xml:space="preserve">large T </w:t>
      </w:r>
      <w:r w:rsidR="003268ED">
        <w:t xml:space="preserve">(LT) </w:t>
      </w:r>
      <w:r w:rsidR="00550251">
        <w:t xml:space="preserve">antigen </w:t>
      </w:r>
      <w:r w:rsidR="008F7AEF">
        <w:t>(</w:t>
      </w:r>
      <w:proofErr w:type="spellStart"/>
      <w:r w:rsidR="008F7AEF">
        <w:t>pBABE</w:t>
      </w:r>
      <w:proofErr w:type="spellEnd"/>
      <w:r w:rsidR="008F7AEF">
        <w:t xml:space="preserve">-puro SV40 LT; plasmid #13970; </w:t>
      </w:r>
      <w:proofErr w:type="spellStart"/>
      <w:r w:rsidR="008F7AEF">
        <w:t>Addgene</w:t>
      </w:r>
      <w:proofErr w:type="spellEnd"/>
      <w:r w:rsidR="008F7AEF">
        <w:t>).</w:t>
      </w:r>
      <w:r w:rsidR="00D154CD">
        <w:t xml:space="preserve">  Cells were infected with viral s</w:t>
      </w:r>
      <w:r w:rsidR="00F12BF6">
        <w:t>upernatants in the presence of 6</w:t>
      </w:r>
      <w:r w:rsidR="00270FF6">
        <w:t xml:space="preserve"> </w:t>
      </w:r>
      <w:proofErr w:type="spellStart"/>
      <w:r w:rsidR="00D154CD">
        <w:rPr>
          <w:rFonts w:ascii="Cambria" w:hAnsi="Cambria"/>
        </w:rPr>
        <w:t>μ</w:t>
      </w:r>
      <w:r w:rsidR="00D154CD">
        <w:t>g</w:t>
      </w:r>
      <w:proofErr w:type="spellEnd"/>
      <w:r w:rsidR="00D154CD">
        <w:t xml:space="preserve">/ml polybrene. </w:t>
      </w:r>
      <w:r w:rsidR="000361C9">
        <w:t>After infection, successfully transduced polyclonal cell</w:t>
      </w:r>
      <w:r w:rsidR="006E447A">
        <w:t xml:space="preserve"> populations were obtained by puromycin selection. </w:t>
      </w:r>
    </w:p>
    <w:p w14:paraId="3DCC934A" w14:textId="77777777" w:rsidR="006D344A" w:rsidRDefault="006D344A" w:rsidP="004B01D6">
      <w:pPr>
        <w:spacing w:line="480" w:lineRule="auto"/>
        <w:jc w:val="both"/>
      </w:pPr>
    </w:p>
    <w:p w14:paraId="7AB99D7D" w14:textId="3146A17A" w:rsidR="007B3EE0" w:rsidRDefault="009C3945" w:rsidP="004B01D6">
      <w:pPr>
        <w:spacing w:line="480" w:lineRule="auto"/>
        <w:jc w:val="both"/>
      </w:pPr>
      <w:r w:rsidRPr="009C3945">
        <w:rPr>
          <w:b/>
        </w:rPr>
        <w:t xml:space="preserve">Isolation </w:t>
      </w:r>
      <w:r w:rsidR="0062301B">
        <w:rPr>
          <w:b/>
        </w:rPr>
        <w:t xml:space="preserve">and </w:t>
      </w:r>
      <w:r w:rsidR="0062301B" w:rsidRPr="009C3945">
        <w:rPr>
          <w:b/>
          <w:i/>
        </w:rPr>
        <w:t>ex vivo</w:t>
      </w:r>
      <w:r w:rsidR="0062301B">
        <w:rPr>
          <w:b/>
        </w:rPr>
        <w:t xml:space="preserve"> culture</w:t>
      </w:r>
      <w:r w:rsidR="0062301B" w:rsidRPr="009C3945">
        <w:rPr>
          <w:b/>
        </w:rPr>
        <w:t xml:space="preserve"> </w:t>
      </w:r>
      <w:r w:rsidRPr="009C3945">
        <w:rPr>
          <w:b/>
        </w:rPr>
        <w:t>of murine B cells</w:t>
      </w:r>
    </w:p>
    <w:p w14:paraId="3044C983" w14:textId="4EAA6A37" w:rsidR="00E36E4F" w:rsidRDefault="009C3945" w:rsidP="00041CF8">
      <w:pPr>
        <w:spacing w:line="480" w:lineRule="auto"/>
        <w:ind w:firstLine="720"/>
        <w:jc w:val="both"/>
      </w:pPr>
      <w:r>
        <w:t xml:space="preserve">Untouched B cells </w:t>
      </w:r>
      <w:r w:rsidR="0073541E">
        <w:t xml:space="preserve">were isolated from total spleen cell suspensions using </w:t>
      </w:r>
      <w:r w:rsidR="00582BB4">
        <w:rPr>
          <w:rFonts w:ascii="Cambria" w:hAnsi="Cambria"/>
        </w:rPr>
        <w:t>anti</w:t>
      </w:r>
      <w:r w:rsidR="0073541E">
        <w:t>–CD43 magnetic microbeads (</w:t>
      </w:r>
      <w:r w:rsidR="0045245C">
        <w:t xml:space="preserve">catalog number: 11422D; </w:t>
      </w:r>
      <w:proofErr w:type="spellStart"/>
      <w:r w:rsidR="0045245C">
        <w:t>ThermoFisher</w:t>
      </w:r>
      <w:proofErr w:type="spellEnd"/>
      <w:r w:rsidR="0045245C">
        <w:t xml:space="preserve"> Scien</w:t>
      </w:r>
      <w:r w:rsidR="005A76BC">
        <w:t>tific</w:t>
      </w:r>
      <w:r w:rsidR="0073541E">
        <w:t>)</w:t>
      </w:r>
      <w:r w:rsidR="00331232">
        <w:t xml:space="preserve"> by depleting T cells, NK cells, plasma cells, CD5+ B1 cells, monocytes/macrophages, platelets, dendritic cells, granulocytes, and erythrocytes</w:t>
      </w:r>
      <w:r w:rsidR="0073541E">
        <w:t xml:space="preserve">. </w:t>
      </w:r>
      <w:r w:rsidR="000125A8">
        <w:t xml:space="preserve">The negatively isolated untouched B cells were collected and </w:t>
      </w:r>
      <w:r w:rsidR="00FA6118">
        <w:t xml:space="preserve">measured </w:t>
      </w:r>
      <w:r w:rsidR="00F166A7">
        <w:t>the</w:t>
      </w:r>
      <w:r w:rsidR="00FA6118">
        <w:t xml:space="preserve"> purity with B220 expression. </w:t>
      </w:r>
      <w:r w:rsidR="00482EF6">
        <w:t xml:space="preserve">The purity of isolated untouched B cells was typically around </w:t>
      </w:r>
      <w:r w:rsidR="00F166A7">
        <w:t xml:space="preserve">96% to </w:t>
      </w:r>
      <w:r w:rsidR="007825F9">
        <w:t>98%</w:t>
      </w:r>
      <w:r w:rsidR="005D2F3E">
        <w:t xml:space="preserve"> in all experiments</w:t>
      </w:r>
      <w:r w:rsidR="007825F9">
        <w:t>. Untouched B cells were</w:t>
      </w:r>
      <w:r w:rsidR="0073541E">
        <w:t xml:space="preserve"> cultured </w:t>
      </w:r>
      <w:r w:rsidR="007825F9">
        <w:t>at a concentration of 5 x 10</w:t>
      </w:r>
      <w:r w:rsidR="007825F9" w:rsidRPr="007825F9">
        <w:rPr>
          <w:vertAlign w:val="superscript"/>
        </w:rPr>
        <w:t>5</w:t>
      </w:r>
      <w:r w:rsidR="007825F9">
        <w:t xml:space="preserve"> cells/ml in RPMI medium supplemented with 15% </w:t>
      </w:r>
      <w:r w:rsidR="005D2F3E">
        <w:t>fetal bovine serum (</w:t>
      </w:r>
      <w:r w:rsidR="007825F9">
        <w:t>FBS</w:t>
      </w:r>
      <w:r w:rsidR="00F858D9">
        <w:t>, catalog number: 10437028</w:t>
      </w:r>
      <w:r w:rsidR="004A4B4D">
        <w:t xml:space="preserve">; </w:t>
      </w:r>
      <w:proofErr w:type="spellStart"/>
      <w:r w:rsidR="00F858D9">
        <w:t>ThermoFisher</w:t>
      </w:r>
      <w:proofErr w:type="spellEnd"/>
      <w:r w:rsidR="00F858D9">
        <w:t xml:space="preserve"> Scientific</w:t>
      </w:r>
      <w:r w:rsidR="005D2F3E">
        <w:t>)</w:t>
      </w:r>
      <w:r w:rsidR="007825F9">
        <w:t xml:space="preserve">, </w:t>
      </w:r>
      <w:r w:rsidR="00BE306D">
        <w:t xml:space="preserve">100 units/ml </w:t>
      </w:r>
      <w:r w:rsidR="007825F9">
        <w:t>penicillin-streptomycin (</w:t>
      </w:r>
      <w:r w:rsidR="006C6725">
        <w:t>catalog number: MT30002Cl; Fisher Scientific</w:t>
      </w:r>
      <w:r w:rsidR="007825F9">
        <w:t xml:space="preserve">), </w:t>
      </w:r>
      <w:r w:rsidR="00BE306D">
        <w:t xml:space="preserve">2 mM </w:t>
      </w:r>
      <w:r w:rsidR="007825F9">
        <w:t xml:space="preserve">L-glutamine </w:t>
      </w:r>
      <w:r w:rsidR="00BE306D">
        <w:t>(</w:t>
      </w:r>
      <w:r w:rsidR="00AA7A16">
        <w:t>catalog number: MT25005Cl; Fisher Scientific</w:t>
      </w:r>
      <w:r w:rsidR="007825F9">
        <w:t xml:space="preserve">), </w:t>
      </w:r>
      <w:r w:rsidR="00903AE1">
        <w:t xml:space="preserve">1 </w:t>
      </w:r>
      <w:proofErr w:type="spellStart"/>
      <w:r w:rsidR="00903AE1">
        <w:rPr>
          <w:rFonts w:ascii="Cambria" w:hAnsi="Cambria"/>
        </w:rPr>
        <w:t>μ</w:t>
      </w:r>
      <w:r w:rsidR="00903AE1">
        <w:t>g</w:t>
      </w:r>
      <w:proofErr w:type="spellEnd"/>
      <w:r w:rsidR="00903AE1">
        <w:t xml:space="preserve">/ml </w:t>
      </w:r>
      <w:r w:rsidR="00582BB4">
        <w:t>anti</w:t>
      </w:r>
      <w:r w:rsidR="0073541E">
        <w:t>–CD40</w:t>
      </w:r>
      <w:r w:rsidR="00582BB4">
        <w:t xml:space="preserve"> antibody</w:t>
      </w:r>
      <w:r w:rsidR="0073541E">
        <w:t xml:space="preserve"> (</w:t>
      </w:r>
      <w:r w:rsidR="00700904">
        <w:t xml:space="preserve">clone HM40-3, catalog number: 16-0402-82; </w:t>
      </w:r>
      <w:proofErr w:type="spellStart"/>
      <w:r w:rsidR="00700904">
        <w:t>ThermoFisher</w:t>
      </w:r>
      <w:proofErr w:type="spellEnd"/>
      <w:r w:rsidR="00700904">
        <w:t xml:space="preserve"> Scientific</w:t>
      </w:r>
      <w:r w:rsidR="0073541E">
        <w:t>)</w:t>
      </w:r>
      <w:r w:rsidR="007825F9">
        <w:t>,</w:t>
      </w:r>
      <w:r w:rsidR="0073541E">
        <w:t xml:space="preserve"> and</w:t>
      </w:r>
      <w:r w:rsidR="005D2F3E">
        <w:t xml:space="preserve"> </w:t>
      </w:r>
      <w:r w:rsidR="00903AE1">
        <w:t xml:space="preserve">20 ng/ml </w:t>
      </w:r>
      <w:r w:rsidR="005D2F3E">
        <w:t>recombinant m</w:t>
      </w:r>
      <w:r w:rsidR="004F13C1">
        <w:t>urine</w:t>
      </w:r>
      <w:r w:rsidR="0073541E">
        <w:t xml:space="preserve"> IL-4 (</w:t>
      </w:r>
      <w:r w:rsidR="004F13C1">
        <w:t>catalog number: 214-14</w:t>
      </w:r>
      <w:r w:rsidR="0073541E">
        <w:t xml:space="preserve">; </w:t>
      </w:r>
      <w:proofErr w:type="spellStart"/>
      <w:r w:rsidR="0073541E">
        <w:t>Pep</w:t>
      </w:r>
      <w:r w:rsidR="00CE7F66">
        <w:t>roTech</w:t>
      </w:r>
      <w:proofErr w:type="spellEnd"/>
      <w:r w:rsidR="00CE7F66">
        <w:t>)</w:t>
      </w:r>
      <w:r w:rsidR="0099324D">
        <w:t xml:space="preserve"> for 4 days</w:t>
      </w:r>
      <w:r w:rsidR="00582BB4">
        <w:t xml:space="preserve">. </w:t>
      </w:r>
    </w:p>
    <w:p w14:paraId="210F0339" w14:textId="77777777" w:rsidR="00EB58DA" w:rsidRDefault="00EB58DA" w:rsidP="004B01D6">
      <w:pPr>
        <w:spacing w:line="480" w:lineRule="auto"/>
        <w:jc w:val="both"/>
      </w:pPr>
    </w:p>
    <w:p w14:paraId="050E041E" w14:textId="05C0B31E" w:rsidR="007B3EE0" w:rsidRDefault="00EB58DA" w:rsidP="00EB58DA">
      <w:pPr>
        <w:spacing w:line="480" w:lineRule="auto"/>
        <w:jc w:val="both"/>
        <w:rPr>
          <w:color w:val="FF0000"/>
        </w:rPr>
      </w:pPr>
      <w:r w:rsidRPr="002538C6">
        <w:rPr>
          <w:b/>
        </w:rPr>
        <w:t>Cell cultures, transfection, transductions, and puromycin selection</w:t>
      </w:r>
      <w:r>
        <w:rPr>
          <w:color w:val="FF0000"/>
        </w:rPr>
        <w:t xml:space="preserve"> </w:t>
      </w:r>
    </w:p>
    <w:p w14:paraId="7C78B894" w14:textId="3252C644" w:rsidR="00EB58DA" w:rsidRDefault="00983824" w:rsidP="0015633C">
      <w:pPr>
        <w:spacing w:line="480" w:lineRule="auto"/>
        <w:ind w:firstLine="720"/>
        <w:jc w:val="both"/>
      </w:pPr>
      <w:r>
        <w:lastRenderedPageBreak/>
        <w:t>Immortalized</w:t>
      </w:r>
      <w:r w:rsidR="00EB58DA">
        <w:t xml:space="preserve"> fibroblasts were maintained in DMED supplemented with 10% FBS, 100 units/ml </w:t>
      </w:r>
      <w:r w:rsidR="0066331D">
        <w:t>penicillin-streptomycin</w:t>
      </w:r>
      <w:r w:rsidR="00EB58DA">
        <w:t xml:space="preserve">, and 2 mM L-Glutamine. Cell </w:t>
      </w:r>
      <w:proofErr w:type="gramStart"/>
      <w:r w:rsidR="00EB58DA">
        <w:t>were</w:t>
      </w:r>
      <w:proofErr w:type="gramEnd"/>
      <w:r w:rsidR="00EB58DA">
        <w:t xml:space="preserve"> cultured at 37</w:t>
      </w:r>
      <w:r w:rsidR="00EB58DA">
        <w:rPr>
          <w:rFonts w:ascii="Cambria" w:hAnsi="Cambria"/>
        </w:rPr>
        <w:t>°</w:t>
      </w:r>
      <w:r w:rsidR="00EB58DA">
        <w:t>C in 5% CO</w:t>
      </w:r>
      <w:r w:rsidR="00EB58DA" w:rsidRPr="00910069">
        <w:rPr>
          <w:vertAlign w:val="subscript"/>
        </w:rPr>
        <w:t>2</w:t>
      </w:r>
      <w:r w:rsidR="00EB58DA">
        <w:t xml:space="preserve"> atmosphere. Ce</w:t>
      </w:r>
      <w:r w:rsidR="00047573">
        <w:t>lls were transduced with APOBEC</w:t>
      </w:r>
      <w:r w:rsidR="00EB58DA">
        <w:t xml:space="preserve">-containing retroviral supernatants in presence of 6 </w:t>
      </w:r>
      <w:proofErr w:type="spellStart"/>
      <w:r w:rsidR="00EB58DA">
        <w:rPr>
          <w:rFonts w:ascii="Cambria" w:hAnsi="Cambria"/>
        </w:rPr>
        <w:t>μ</w:t>
      </w:r>
      <w:r w:rsidR="00EB58DA">
        <w:t>g</w:t>
      </w:r>
      <w:proofErr w:type="spellEnd"/>
      <w:r w:rsidR="00EB58DA">
        <w:t xml:space="preserve">/ml polybrene. The viral supernatant was exchanged for fresh medium 6 h later. After 2 days, cells were transduced with I-SceI-containing retroviral supernatants with 6 </w:t>
      </w:r>
      <w:proofErr w:type="spellStart"/>
      <w:r w:rsidR="00EB58DA">
        <w:rPr>
          <w:rFonts w:ascii="Cambria" w:hAnsi="Cambria"/>
        </w:rPr>
        <w:t>μ</w:t>
      </w:r>
      <w:r w:rsidR="00EB58DA">
        <w:t>g</w:t>
      </w:r>
      <w:proofErr w:type="spellEnd"/>
      <w:r w:rsidR="00EB58DA">
        <w:t xml:space="preserve">/ml polybrene. The viral supernatant was exchanged for fresh medium 6 h later. After 2 days, cells were treated with 6 </w:t>
      </w:r>
      <w:proofErr w:type="spellStart"/>
      <w:r w:rsidR="00EB58DA">
        <w:rPr>
          <w:rFonts w:ascii="Cambria" w:hAnsi="Cambria"/>
        </w:rPr>
        <w:t>μ</w:t>
      </w:r>
      <w:r w:rsidR="00EB58DA">
        <w:t>g</w:t>
      </w:r>
      <w:proofErr w:type="spellEnd"/>
      <w:r w:rsidR="00EB58DA">
        <w:t xml:space="preserve">/ml puromycin </w:t>
      </w:r>
      <w:r w:rsidR="00047573">
        <w:t xml:space="preserve">for 3 days </w:t>
      </w:r>
      <w:r w:rsidR="00EB58DA">
        <w:t xml:space="preserve">to select resistant cells. </w:t>
      </w:r>
    </w:p>
    <w:p w14:paraId="3E4E05F8" w14:textId="1CBAEC95" w:rsidR="00EB58DA" w:rsidRDefault="00C21989" w:rsidP="0079342C">
      <w:pPr>
        <w:spacing w:line="480" w:lineRule="auto"/>
        <w:ind w:firstLine="720"/>
        <w:jc w:val="both"/>
      </w:pPr>
      <w:r w:rsidRPr="00602117">
        <w:rPr>
          <w:color w:val="000000" w:themeColor="text1"/>
        </w:rPr>
        <w:t xml:space="preserve">PC-9 cells were a kind gift from Dr. Pasi A. </w:t>
      </w:r>
      <w:proofErr w:type="spellStart"/>
      <w:r w:rsidRPr="00602117">
        <w:rPr>
          <w:color w:val="000000" w:themeColor="text1"/>
        </w:rPr>
        <w:t>J</w:t>
      </w:r>
      <w:r w:rsidRPr="00602117">
        <w:rPr>
          <w:rFonts w:ascii="Cambria" w:hAnsi="Cambria"/>
          <w:color w:val="000000" w:themeColor="text1"/>
        </w:rPr>
        <w:t>ä</w:t>
      </w:r>
      <w:r w:rsidRPr="00602117">
        <w:rPr>
          <w:color w:val="000000" w:themeColor="text1"/>
        </w:rPr>
        <w:t>nne</w:t>
      </w:r>
      <w:proofErr w:type="spellEnd"/>
      <w:r w:rsidRPr="00602117">
        <w:rPr>
          <w:color w:val="000000" w:themeColor="text1"/>
        </w:rPr>
        <w:t xml:space="preserve"> (Dana-Farber Cancer Institute, Boston, MA</w:t>
      </w:r>
      <w:r>
        <w:rPr>
          <w:color w:val="000000" w:themeColor="text1"/>
        </w:rPr>
        <w:t>, catalog number: 90071810;</w:t>
      </w:r>
      <w:r w:rsidRPr="00ED08CC">
        <w:rPr>
          <w:color w:val="000000" w:themeColor="text1"/>
        </w:rPr>
        <w:t xml:space="preserve"> </w:t>
      </w:r>
      <w:r>
        <w:rPr>
          <w:color w:val="000000" w:themeColor="text1"/>
        </w:rPr>
        <w:t>Millipore Sigma</w:t>
      </w:r>
      <w:r w:rsidRPr="00602117">
        <w:rPr>
          <w:color w:val="000000" w:themeColor="text1"/>
        </w:rPr>
        <w:t xml:space="preserve">) and </w:t>
      </w:r>
      <w:r w:rsidR="00EB58DA">
        <w:t>were maintained in RPMI medium supplemented with 10% FBS, 100 units/</w:t>
      </w:r>
      <w:r w:rsidR="00F27B60">
        <w:t>ml</w:t>
      </w:r>
      <w:r w:rsidR="00F27B60" w:rsidRPr="00F27B60">
        <w:t xml:space="preserve"> </w:t>
      </w:r>
      <w:r w:rsidR="00F27B60">
        <w:t>penicillin-streptomycin</w:t>
      </w:r>
      <w:r w:rsidR="00EB58DA">
        <w:t xml:space="preserve">, and 2 mM L-Glutamine. Cell </w:t>
      </w:r>
      <w:proofErr w:type="gramStart"/>
      <w:r w:rsidR="00EB58DA">
        <w:t>were</w:t>
      </w:r>
      <w:proofErr w:type="gramEnd"/>
      <w:r w:rsidR="00EB58DA">
        <w:t xml:space="preserve"> cultured at 37</w:t>
      </w:r>
      <w:r w:rsidR="00EB58DA">
        <w:rPr>
          <w:rFonts w:ascii="Cambria" w:hAnsi="Cambria"/>
        </w:rPr>
        <w:t>°</w:t>
      </w:r>
      <w:r w:rsidR="00EB58DA">
        <w:t>C in 5% CO</w:t>
      </w:r>
      <w:r w:rsidR="00EB58DA" w:rsidRPr="00910069">
        <w:rPr>
          <w:vertAlign w:val="subscript"/>
        </w:rPr>
        <w:t>2</w:t>
      </w:r>
      <w:r w:rsidR="00EB58DA">
        <w:t xml:space="preserve"> atmosphere.</w:t>
      </w:r>
      <w:r w:rsidR="00EB58DA" w:rsidRPr="009F0657">
        <w:t xml:space="preserve"> </w:t>
      </w:r>
      <w:r w:rsidR="00D22CFA">
        <w:t>PC</w:t>
      </w:r>
      <w:r w:rsidR="0079342C">
        <w:t>-</w:t>
      </w:r>
      <w:r w:rsidR="00D22CFA">
        <w:t>9 c</w:t>
      </w:r>
      <w:r w:rsidR="00EB58DA">
        <w:t>e</w:t>
      </w:r>
      <w:r w:rsidR="00047573">
        <w:t>lls were transduced with APOBEC</w:t>
      </w:r>
      <w:r w:rsidR="00EB58DA">
        <w:t xml:space="preserve">-containing retroviral supernatants in presence of 6 </w:t>
      </w:r>
      <w:proofErr w:type="spellStart"/>
      <w:r w:rsidR="00EB58DA">
        <w:rPr>
          <w:rFonts w:ascii="Cambria" w:hAnsi="Cambria"/>
        </w:rPr>
        <w:t>μ</w:t>
      </w:r>
      <w:r w:rsidR="00EB58DA">
        <w:t>g</w:t>
      </w:r>
      <w:proofErr w:type="spellEnd"/>
      <w:r w:rsidR="00EB58DA">
        <w:t xml:space="preserve">/ml polybrene. The viral supernatant was exchanged for fresh medium 6 h later. After 2 days, cells were transduced with CRISPR/Cas9-containing lentiviral supernatants with 6 </w:t>
      </w:r>
      <w:proofErr w:type="spellStart"/>
      <w:r w:rsidR="00EB58DA">
        <w:rPr>
          <w:rFonts w:ascii="Cambria" w:hAnsi="Cambria"/>
        </w:rPr>
        <w:t>μ</w:t>
      </w:r>
      <w:r w:rsidR="00EB58DA">
        <w:t>g</w:t>
      </w:r>
      <w:proofErr w:type="spellEnd"/>
      <w:r w:rsidR="00EB58DA">
        <w:t xml:space="preserve">/ml polybrene. The viral supernatant was replaced with fresh culture medium 6 h later. After 2 days, cells were treated with 1 </w:t>
      </w:r>
      <w:proofErr w:type="spellStart"/>
      <w:r w:rsidR="00EB58DA">
        <w:rPr>
          <w:rFonts w:ascii="Cambria" w:hAnsi="Cambria"/>
        </w:rPr>
        <w:t>μ</w:t>
      </w:r>
      <w:r w:rsidR="00EB58DA">
        <w:t>g</w:t>
      </w:r>
      <w:proofErr w:type="spellEnd"/>
      <w:r w:rsidR="00EB58DA">
        <w:t xml:space="preserve">/ml of puromycin </w:t>
      </w:r>
      <w:r w:rsidR="00F27B60">
        <w:t xml:space="preserve">for 3 days </w:t>
      </w:r>
      <w:r w:rsidR="00EB58DA">
        <w:t>to select resistant cells.</w:t>
      </w:r>
    </w:p>
    <w:p w14:paraId="6656BC63" w14:textId="77777777" w:rsidR="0079342C" w:rsidRDefault="00844074" w:rsidP="0079342C">
      <w:pPr>
        <w:spacing w:line="480" w:lineRule="auto"/>
        <w:ind w:firstLine="720"/>
        <w:jc w:val="both"/>
      </w:pPr>
      <w:r>
        <w:t>Ph</w:t>
      </w:r>
      <w:r w:rsidR="0079342C">
        <w:t>oen</w:t>
      </w:r>
      <w:r>
        <w:t>ix-ECO (</w:t>
      </w:r>
      <w:r w:rsidR="0079342C">
        <w:t xml:space="preserve">catalog number: CRL-3214; </w:t>
      </w:r>
      <w:r>
        <w:t>ATCC), and GP2-293 packaging (</w:t>
      </w:r>
      <w:r w:rsidR="0079342C">
        <w:t xml:space="preserve">catalog number: 631458; </w:t>
      </w:r>
      <w:proofErr w:type="spellStart"/>
      <w:r w:rsidR="0079342C">
        <w:t>TaKaRa</w:t>
      </w:r>
      <w:proofErr w:type="spellEnd"/>
      <w:r w:rsidR="0079342C">
        <w:t xml:space="preserve"> Bio</w:t>
      </w:r>
      <w:r>
        <w:t xml:space="preserve">) cells </w:t>
      </w:r>
      <w:r w:rsidR="00040CCB">
        <w:t xml:space="preserve">were maintained in DMED supplemented with 10% FBS, 100 units/ml </w:t>
      </w:r>
      <w:r>
        <w:t>penicillin-streptomycin</w:t>
      </w:r>
      <w:r w:rsidR="00040CCB">
        <w:t xml:space="preserve">, and 2 mM L-Glutamine. </w:t>
      </w:r>
      <w:r>
        <w:t>C</w:t>
      </w:r>
      <w:r w:rsidR="00040CCB">
        <w:t>ell</w:t>
      </w:r>
      <w:r>
        <w:t>s</w:t>
      </w:r>
      <w:r w:rsidR="00040CCB">
        <w:t xml:space="preserve"> were cultured at 37</w:t>
      </w:r>
      <w:r w:rsidR="00040CCB">
        <w:rPr>
          <w:rFonts w:ascii="Cambria" w:hAnsi="Cambria"/>
        </w:rPr>
        <w:t>°</w:t>
      </w:r>
      <w:r w:rsidR="00040CCB">
        <w:t>C in 5% CO</w:t>
      </w:r>
      <w:r w:rsidR="00040CCB" w:rsidRPr="00910069">
        <w:rPr>
          <w:vertAlign w:val="subscript"/>
        </w:rPr>
        <w:t>2</w:t>
      </w:r>
      <w:r>
        <w:t xml:space="preserve"> atmosphere.</w:t>
      </w:r>
      <w:r w:rsidR="0079342C">
        <w:t xml:space="preserve"> C</w:t>
      </w:r>
      <w:r w:rsidR="00040CCB">
        <w:t xml:space="preserve">ells were transfected with APOBEC plasmids using </w:t>
      </w:r>
      <w:proofErr w:type="spellStart"/>
      <w:r w:rsidR="00040CCB">
        <w:t>Xfect</w:t>
      </w:r>
      <w:proofErr w:type="spellEnd"/>
      <w:r w:rsidR="00040CCB">
        <w:t xml:space="preserve"> transfection reagent (catalog number: 631318; </w:t>
      </w:r>
      <w:r w:rsidR="00040CCB">
        <w:lastRenderedPageBreak/>
        <w:t>Takara Bio)</w:t>
      </w:r>
      <w:r>
        <w:t xml:space="preserve"> for cytidine deaminase assay</w:t>
      </w:r>
      <w:r w:rsidR="00040CCB">
        <w:t>. The medium was replaced with fresh complete growth medium 6 h later. Cells were collected after 48 h post</w:t>
      </w:r>
      <w:r w:rsidR="00BD103E">
        <w:t>-</w:t>
      </w:r>
      <w:r w:rsidR="00040CCB">
        <w:t>transfection.</w:t>
      </w:r>
      <w:r>
        <w:t xml:space="preserve"> Ph</w:t>
      </w:r>
      <w:r w:rsidR="0079342C">
        <w:t>oen</w:t>
      </w:r>
      <w:r>
        <w:t>ix-ECO, and GP2-293 packaging cells were used to produce retrovirus</w:t>
      </w:r>
      <w:r w:rsidRPr="00014D56">
        <w:t>.</w:t>
      </w:r>
    </w:p>
    <w:p w14:paraId="2CE4ED40" w14:textId="77777777" w:rsidR="0079342C" w:rsidRDefault="0079342C" w:rsidP="0079342C">
      <w:pPr>
        <w:spacing w:line="480" w:lineRule="auto"/>
        <w:ind w:firstLine="720"/>
        <w:jc w:val="both"/>
        <w:rPr>
          <w:color w:val="000000" w:themeColor="text1"/>
        </w:rPr>
      </w:pPr>
      <w:r w:rsidRPr="00602117">
        <w:rPr>
          <w:color w:val="000000" w:themeColor="text1"/>
        </w:rPr>
        <w:t xml:space="preserve">All cell lines were tested negative for </w:t>
      </w:r>
      <w:r w:rsidRPr="00602117">
        <w:rPr>
          <w:i/>
          <w:color w:val="000000" w:themeColor="text1"/>
        </w:rPr>
        <w:t>mycoplasma</w:t>
      </w:r>
      <w:r w:rsidRPr="00602117">
        <w:rPr>
          <w:color w:val="000000" w:themeColor="text1"/>
        </w:rPr>
        <w:t xml:space="preserve"> contamination and were cultured at 37</w:t>
      </w:r>
      <w:r w:rsidRPr="00602117">
        <w:rPr>
          <w:rFonts w:ascii="Cambria" w:hAnsi="Cambria"/>
          <w:color w:val="000000" w:themeColor="text1"/>
        </w:rPr>
        <w:t>°</w:t>
      </w:r>
      <w:r w:rsidRPr="00602117">
        <w:rPr>
          <w:color w:val="000000" w:themeColor="text1"/>
        </w:rPr>
        <w:t>C in 5% CO</w:t>
      </w:r>
      <w:r w:rsidRPr="00602117">
        <w:rPr>
          <w:color w:val="000000" w:themeColor="text1"/>
          <w:vertAlign w:val="subscript"/>
        </w:rPr>
        <w:t>2</w:t>
      </w:r>
      <w:r w:rsidRPr="00602117">
        <w:rPr>
          <w:color w:val="000000" w:themeColor="text1"/>
        </w:rPr>
        <w:t xml:space="preserve"> atmosphere.</w:t>
      </w:r>
    </w:p>
    <w:p w14:paraId="5AE7032C" w14:textId="77777777" w:rsidR="0079342C" w:rsidRDefault="0079342C" w:rsidP="0079342C">
      <w:pPr>
        <w:spacing w:line="480" w:lineRule="auto"/>
        <w:ind w:firstLine="720"/>
        <w:jc w:val="both"/>
        <w:rPr>
          <w:color w:val="000000" w:themeColor="text1"/>
        </w:rPr>
      </w:pPr>
    </w:p>
    <w:p w14:paraId="08C46785" w14:textId="63E1BC29" w:rsidR="005818C1" w:rsidRDefault="005818C1" w:rsidP="005818C1">
      <w:pPr>
        <w:spacing w:line="480" w:lineRule="auto"/>
        <w:jc w:val="both"/>
      </w:pPr>
      <w:r w:rsidRPr="00E269C0">
        <w:rPr>
          <w:b/>
        </w:rPr>
        <w:t xml:space="preserve">Generation of APOBEC3-knockout </w:t>
      </w:r>
      <w:r>
        <w:rPr>
          <w:b/>
        </w:rPr>
        <w:t xml:space="preserve">PC-9 </w:t>
      </w:r>
      <w:r w:rsidRPr="00E269C0">
        <w:rPr>
          <w:b/>
        </w:rPr>
        <w:t>cell lines</w:t>
      </w:r>
      <w:r>
        <w:t xml:space="preserve"> </w:t>
      </w:r>
    </w:p>
    <w:p w14:paraId="71C40BF7" w14:textId="2484D8CB" w:rsidR="005818C1" w:rsidRDefault="005818C1" w:rsidP="005818C1">
      <w:pPr>
        <w:spacing w:line="480" w:lineRule="auto"/>
        <w:ind w:firstLine="720"/>
        <w:jc w:val="both"/>
      </w:pPr>
      <w:r>
        <w:t xml:space="preserve">To generate the entire APOBEC3-knockout </w:t>
      </w:r>
      <w:r w:rsidR="00E02A73">
        <w:t>PC-9</w:t>
      </w:r>
      <w:r>
        <w:t xml:space="preserve"> cell line, </w:t>
      </w:r>
      <w:r w:rsidR="00E02A73">
        <w:t>PC-9</w:t>
      </w:r>
      <w:r>
        <w:t xml:space="preserve"> cells were transduced with two APOBEC3 CRISPR/Cas9 lentiviruses </w:t>
      </w:r>
      <w:r w:rsidR="00E02A73">
        <w:t xml:space="preserve">targeting APOBEC3A and APOBEC3H </w:t>
      </w:r>
      <w:r>
        <w:t xml:space="preserve">in the presence of 6 </w:t>
      </w:r>
      <w:proofErr w:type="spellStart"/>
      <w:r>
        <w:rPr>
          <w:rFonts w:ascii="Cambria" w:hAnsi="Cambria"/>
        </w:rPr>
        <w:t>μ</w:t>
      </w:r>
      <w:r>
        <w:t>g</w:t>
      </w:r>
      <w:proofErr w:type="spellEnd"/>
      <w:r>
        <w:t xml:space="preserve">/ml polybrene. After 48 hours from transduction, cells were selected with 1 </w:t>
      </w:r>
      <w:proofErr w:type="spellStart"/>
      <w:r>
        <w:rPr>
          <w:rFonts w:ascii="Cambria" w:hAnsi="Cambria"/>
        </w:rPr>
        <w:t>μ</w:t>
      </w:r>
      <w:r>
        <w:t>g</w:t>
      </w:r>
      <w:proofErr w:type="spellEnd"/>
      <w:r>
        <w:t xml:space="preserve">/ml of puromycin for 3 days. The selected cells were seeded as single colonies in 96-well plates by serial dilutions. After 3-4 weeks of culture, cells derived from each colony were used to assess APOBEC3 knockout by </w:t>
      </w:r>
      <w:proofErr w:type="spellStart"/>
      <w:r>
        <w:t>qRT</w:t>
      </w:r>
      <w:proofErr w:type="spellEnd"/>
      <w:r>
        <w:t xml:space="preserve">-PCR and genomic sequencing of the deletion for entire APOBEC3 genes. </w:t>
      </w:r>
    </w:p>
    <w:p w14:paraId="7A50D1A3" w14:textId="706CBEBB" w:rsidR="00DA3D77" w:rsidRPr="00602117" w:rsidRDefault="00DA3D77" w:rsidP="0079342C">
      <w:pPr>
        <w:spacing w:line="480" w:lineRule="auto"/>
        <w:ind w:firstLine="720"/>
        <w:jc w:val="both"/>
        <w:rPr>
          <w:color w:val="000000" w:themeColor="text1"/>
          <w:lang w:eastAsia="ko-KR"/>
        </w:rPr>
      </w:pPr>
    </w:p>
    <w:p w14:paraId="514E5FA9" w14:textId="4244835D" w:rsidR="007B3EE0" w:rsidRDefault="00B349C9" w:rsidP="001D4581">
      <w:pPr>
        <w:spacing w:line="480" w:lineRule="auto"/>
        <w:jc w:val="both"/>
      </w:pPr>
      <w:r>
        <w:rPr>
          <w:b/>
        </w:rPr>
        <w:t>Retro</w:t>
      </w:r>
      <w:r w:rsidR="001D4581" w:rsidRPr="00297D87">
        <w:rPr>
          <w:b/>
        </w:rPr>
        <w:t>viral particle productions</w:t>
      </w:r>
      <w:r w:rsidR="001D4581">
        <w:t xml:space="preserve"> </w:t>
      </w:r>
    </w:p>
    <w:p w14:paraId="170379EB" w14:textId="597067D1" w:rsidR="001D4581" w:rsidRDefault="001D4581" w:rsidP="00AF6244">
      <w:pPr>
        <w:spacing w:line="480" w:lineRule="auto"/>
        <w:ind w:firstLine="720"/>
        <w:jc w:val="both"/>
      </w:pPr>
      <w:r>
        <w:t xml:space="preserve">To </w:t>
      </w:r>
      <w:r w:rsidR="00C85FFD">
        <w:t>produce</w:t>
      </w:r>
      <w:r>
        <w:t xml:space="preserve"> retroviral particle for </w:t>
      </w:r>
      <w:r w:rsidR="00A955DE">
        <w:t xml:space="preserve">murine immortalized </w:t>
      </w:r>
      <w:r>
        <w:t xml:space="preserve">fibroblasts and </w:t>
      </w:r>
      <w:r w:rsidR="00A955DE">
        <w:t xml:space="preserve">murine </w:t>
      </w:r>
      <w:r>
        <w:t>B cells, 5.5 x 10</w:t>
      </w:r>
      <w:r w:rsidRPr="00C00BCB">
        <w:rPr>
          <w:vertAlign w:val="superscript"/>
        </w:rPr>
        <w:t>6</w:t>
      </w:r>
      <w:r>
        <w:t xml:space="preserve"> Phoenix-ECO cells were plated </w:t>
      </w:r>
      <w:r w:rsidR="00A955DE">
        <w:t xml:space="preserve">in a 10 </w:t>
      </w:r>
      <w:r>
        <w:t xml:space="preserve">cm dish. The following day, cells were transfected using </w:t>
      </w:r>
      <w:proofErr w:type="spellStart"/>
      <w:r>
        <w:t>Xfect</w:t>
      </w:r>
      <w:proofErr w:type="spellEnd"/>
      <w:r>
        <w:t xml:space="preserve"> transfection reagent with 20 </w:t>
      </w:r>
      <w:proofErr w:type="spellStart"/>
      <w:r>
        <w:rPr>
          <w:rFonts w:ascii="Cambria" w:hAnsi="Cambria"/>
        </w:rPr>
        <w:t>μ</w:t>
      </w:r>
      <w:r>
        <w:t>g</w:t>
      </w:r>
      <w:proofErr w:type="spellEnd"/>
      <w:r>
        <w:t xml:space="preserve"> retroviral plasmid and 8 </w:t>
      </w:r>
      <w:proofErr w:type="spellStart"/>
      <w:r>
        <w:rPr>
          <w:rFonts w:ascii="Cambria" w:hAnsi="Cambria"/>
        </w:rPr>
        <w:t>μ</w:t>
      </w:r>
      <w:r>
        <w:t>g</w:t>
      </w:r>
      <w:proofErr w:type="spellEnd"/>
      <w:r>
        <w:t xml:space="preserve"> of </w:t>
      </w:r>
      <w:proofErr w:type="spellStart"/>
      <w:r>
        <w:t>pCL</w:t>
      </w:r>
      <w:proofErr w:type="spellEnd"/>
      <w:r>
        <w:t>-ECO retrovirus packaging plasmid. The med</w:t>
      </w:r>
      <w:r w:rsidR="00A955DE">
        <w:t>ium</w:t>
      </w:r>
      <w:r>
        <w:t xml:space="preserve"> was changed 6 h post-transfection. The viral supernatant was collected 48 h post-transfection, passed through a 0.45-</w:t>
      </w:r>
      <w:r>
        <w:rPr>
          <w:rFonts w:ascii="Cambria" w:hAnsi="Cambria"/>
        </w:rPr>
        <w:t>μ</w:t>
      </w:r>
      <w:r w:rsidR="00A955DE">
        <w:t>m filter, poole</w:t>
      </w:r>
      <w:r>
        <w:t>d</w:t>
      </w:r>
      <w:r w:rsidR="00A955DE">
        <w:t>,</w:t>
      </w:r>
      <w:r>
        <w:t xml:space="preserve"> and used either fresh or snap frozen. </w:t>
      </w:r>
    </w:p>
    <w:p w14:paraId="7B68E5C3" w14:textId="73DA5325" w:rsidR="001D4581" w:rsidRDefault="001D4581" w:rsidP="001D4581">
      <w:pPr>
        <w:spacing w:line="480" w:lineRule="auto"/>
        <w:jc w:val="both"/>
      </w:pPr>
      <w:r>
        <w:lastRenderedPageBreak/>
        <w:t xml:space="preserve"> </w:t>
      </w:r>
      <w:r w:rsidR="00432473">
        <w:tab/>
      </w:r>
      <w:r>
        <w:t xml:space="preserve">To </w:t>
      </w:r>
      <w:r w:rsidR="00C85FFD">
        <w:t xml:space="preserve">produce </w:t>
      </w:r>
      <w:r>
        <w:t>ret</w:t>
      </w:r>
      <w:r w:rsidR="007152D4">
        <w:t>roviral particle for human cell lines</w:t>
      </w:r>
      <w:r>
        <w:t>, 6 x 10</w:t>
      </w:r>
      <w:r w:rsidRPr="00C00BCB">
        <w:rPr>
          <w:vertAlign w:val="superscript"/>
        </w:rPr>
        <w:t>6</w:t>
      </w:r>
      <w:r>
        <w:t xml:space="preserve"> GP2-293 packaging cells were plated </w:t>
      </w:r>
      <w:r w:rsidR="007152D4">
        <w:t xml:space="preserve">in a 10 </w:t>
      </w:r>
      <w:r>
        <w:t xml:space="preserve">cm dish. The following day, cells were transfected using </w:t>
      </w:r>
      <w:proofErr w:type="spellStart"/>
      <w:r>
        <w:t>Xfect</w:t>
      </w:r>
      <w:proofErr w:type="spellEnd"/>
      <w:r>
        <w:t xml:space="preserve"> transfection reagent with 20 </w:t>
      </w:r>
      <w:proofErr w:type="spellStart"/>
      <w:r>
        <w:rPr>
          <w:rFonts w:ascii="Cambria" w:hAnsi="Cambria"/>
        </w:rPr>
        <w:t>μ</w:t>
      </w:r>
      <w:r>
        <w:t>g</w:t>
      </w:r>
      <w:proofErr w:type="spellEnd"/>
      <w:r>
        <w:t xml:space="preserve"> of retroviral plasmid and 8 </w:t>
      </w:r>
      <w:proofErr w:type="spellStart"/>
      <w:r>
        <w:rPr>
          <w:rFonts w:ascii="Cambria" w:hAnsi="Cambria"/>
        </w:rPr>
        <w:t>μ</w:t>
      </w:r>
      <w:r>
        <w:t>g</w:t>
      </w:r>
      <w:proofErr w:type="spellEnd"/>
      <w:r>
        <w:t xml:space="preserve"> of </w:t>
      </w:r>
      <w:proofErr w:type="spellStart"/>
      <w:r>
        <w:t>pCMV</w:t>
      </w:r>
      <w:proofErr w:type="spellEnd"/>
      <w:r>
        <w:t>-VSV-G retrovirus envelop plasmid</w:t>
      </w:r>
      <w:r w:rsidR="007152D4">
        <w:t xml:space="preserve"> (</w:t>
      </w:r>
      <w:proofErr w:type="spellStart"/>
      <w:r w:rsidR="007152D4">
        <w:t>Addgene</w:t>
      </w:r>
      <w:proofErr w:type="spellEnd"/>
      <w:r w:rsidR="007152D4">
        <w:t xml:space="preserve"> plasmid #8454)</w:t>
      </w:r>
      <w:r>
        <w:t>. The med</w:t>
      </w:r>
      <w:r w:rsidR="00136D45">
        <w:t>ium</w:t>
      </w:r>
      <w:r>
        <w:t xml:space="preserve"> was changed 6 h post-transfection. The viral supernatant was collected 48 h post-transfection, passed through a 0.45-</w:t>
      </w:r>
      <w:r>
        <w:rPr>
          <w:rFonts w:ascii="Cambria" w:hAnsi="Cambria"/>
        </w:rPr>
        <w:t>μ</w:t>
      </w:r>
      <w:r w:rsidR="00136D45">
        <w:t>m filter, poo</w:t>
      </w:r>
      <w:r>
        <w:t>led</w:t>
      </w:r>
      <w:r w:rsidR="00136D45">
        <w:t>,</w:t>
      </w:r>
      <w:r>
        <w:t xml:space="preserve"> and used either fresh or snap frozen. </w:t>
      </w:r>
    </w:p>
    <w:p w14:paraId="1BEEEA1D" w14:textId="77777777" w:rsidR="00EB58DA" w:rsidRDefault="00EB58DA" w:rsidP="00EB58DA">
      <w:pPr>
        <w:spacing w:line="480" w:lineRule="auto"/>
        <w:jc w:val="both"/>
      </w:pPr>
    </w:p>
    <w:p w14:paraId="6E78E1E0" w14:textId="08EE0AFC" w:rsidR="007B3EE0" w:rsidRDefault="00767C47" w:rsidP="00EB58DA">
      <w:pPr>
        <w:spacing w:line="480" w:lineRule="auto"/>
        <w:jc w:val="both"/>
      </w:pPr>
      <w:r>
        <w:rPr>
          <w:b/>
        </w:rPr>
        <w:t>EGFR and ALK</w:t>
      </w:r>
      <w:r w:rsidR="00EB58DA">
        <w:rPr>
          <w:b/>
        </w:rPr>
        <w:t xml:space="preserve"> inhibito</w:t>
      </w:r>
      <w:r>
        <w:rPr>
          <w:b/>
        </w:rPr>
        <w:t>rs</w:t>
      </w:r>
    </w:p>
    <w:p w14:paraId="7DA784B3" w14:textId="77777777" w:rsidR="00767C47" w:rsidRPr="00602117" w:rsidRDefault="00EB58DA" w:rsidP="00767C47">
      <w:pPr>
        <w:spacing w:line="480" w:lineRule="auto"/>
        <w:ind w:firstLine="720"/>
        <w:jc w:val="both"/>
        <w:rPr>
          <w:color w:val="000000" w:themeColor="text1"/>
        </w:rPr>
      </w:pPr>
      <w:r>
        <w:t xml:space="preserve">Osimertinib (AZD9291, EGFR inhibitor, catalog number: S7297) was purchased from </w:t>
      </w:r>
      <w:proofErr w:type="spellStart"/>
      <w:r>
        <w:t>Selleckchem</w:t>
      </w:r>
      <w:proofErr w:type="spellEnd"/>
      <w:r>
        <w:t xml:space="preserve">. We used 100 </w:t>
      </w:r>
      <w:proofErr w:type="spellStart"/>
      <w:r>
        <w:t>nM</w:t>
      </w:r>
      <w:proofErr w:type="spellEnd"/>
      <w:r>
        <w:t xml:space="preserve"> Osimertinib to select resistant </w:t>
      </w:r>
      <w:r w:rsidR="00722DC8">
        <w:t xml:space="preserve">PC-9 </w:t>
      </w:r>
      <w:r>
        <w:t xml:space="preserve">cells. </w:t>
      </w:r>
      <w:r w:rsidR="00767C47" w:rsidRPr="00602117">
        <w:rPr>
          <w:color w:val="000000" w:themeColor="text1"/>
        </w:rPr>
        <w:t xml:space="preserve">For cell proliferation assay, osimertinib was used at 0.03 </w:t>
      </w:r>
      <w:proofErr w:type="spellStart"/>
      <w:r w:rsidR="00767C47" w:rsidRPr="00602117">
        <w:rPr>
          <w:color w:val="000000" w:themeColor="text1"/>
        </w:rPr>
        <w:t>nM</w:t>
      </w:r>
      <w:proofErr w:type="spellEnd"/>
      <w:r w:rsidR="00767C47" w:rsidRPr="00602117">
        <w:rPr>
          <w:color w:val="000000" w:themeColor="text1"/>
        </w:rPr>
        <w:t xml:space="preserve"> to 1,000 </w:t>
      </w:r>
      <w:proofErr w:type="spellStart"/>
      <w:r w:rsidR="00767C47" w:rsidRPr="00602117">
        <w:rPr>
          <w:color w:val="000000" w:themeColor="text1"/>
        </w:rPr>
        <w:t>nM</w:t>
      </w:r>
      <w:proofErr w:type="spellEnd"/>
      <w:r w:rsidR="00767C47" w:rsidRPr="00602117">
        <w:rPr>
          <w:color w:val="000000" w:themeColor="text1"/>
        </w:rPr>
        <w:t xml:space="preserve"> concentrations as indicated in the corresponding figure legend. For western blot experiments, cells were treated with 100 </w:t>
      </w:r>
      <w:proofErr w:type="spellStart"/>
      <w:r w:rsidR="00767C47" w:rsidRPr="00602117">
        <w:rPr>
          <w:color w:val="000000" w:themeColor="text1"/>
        </w:rPr>
        <w:t>nM</w:t>
      </w:r>
      <w:proofErr w:type="spellEnd"/>
      <w:r w:rsidR="00767C47" w:rsidRPr="00602117">
        <w:rPr>
          <w:color w:val="000000" w:themeColor="text1"/>
        </w:rPr>
        <w:t xml:space="preserve"> of osimertinib for 4 h. </w:t>
      </w:r>
    </w:p>
    <w:p w14:paraId="766F70C5" w14:textId="0AAB2DEA" w:rsidR="00767C47" w:rsidRPr="00602117" w:rsidRDefault="00767C47" w:rsidP="00767C47">
      <w:pPr>
        <w:spacing w:line="480" w:lineRule="auto"/>
        <w:ind w:firstLine="720"/>
        <w:jc w:val="both"/>
        <w:rPr>
          <w:color w:val="000000" w:themeColor="text1"/>
        </w:rPr>
      </w:pPr>
      <w:proofErr w:type="spellStart"/>
      <w:r>
        <w:rPr>
          <w:color w:val="000000" w:themeColor="text1"/>
        </w:rPr>
        <w:t>Alec</w:t>
      </w:r>
      <w:r w:rsidRPr="00602117">
        <w:rPr>
          <w:color w:val="000000" w:themeColor="text1"/>
        </w:rPr>
        <w:t>tinib</w:t>
      </w:r>
      <w:proofErr w:type="spellEnd"/>
      <w:r w:rsidRPr="00602117">
        <w:rPr>
          <w:color w:val="000000" w:themeColor="text1"/>
        </w:rPr>
        <w:t xml:space="preserve"> (ALK inhibitor</w:t>
      </w:r>
      <w:r>
        <w:rPr>
          <w:color w:val="000000" w:themeColor="text1"/>
        </w:rPr>
        <w:t>, catalog number: S2762</w:t>
      </w:r>
      <w:r w:rsidRPr="00602117">
        <w:rPr>
          <w:color w:val="000000" w:themeColor="text1"/>
        </w:rPr>
        <w:t xml:space="preserve">) was </w:t>
      </w:r>
      <w:r>
        <w:rPr>
          <w:color w:val="000000" w:themeColor="text1"/>
        </w:rPr>
        <w:t>purchased</w:t>
      </w:r>
      <w:r w:rsidRPr="00602117">
        <w:rPr>
          <w:color w:val="000000" w:themeColor="text1"/>
        </w:rPr>
        <w:t xml:space="preserve"> from </w:t>
      </w:r>
      <w:proofErr w:type="spellStart"/>
      <w:r>
        <w:rPr>
          <w:color w:val="000000" w:themeColor="text1"/>
        </w:rPr>
        <w:t>Selleckchem</w:t>
      </w:r>
      <w:proofErr w:type="spellEnd"/>
      <w:r w:rsidRPr="00602117">
        <w:rPr>
          <w:color w:val="000000" w:themeColor="text1"/>
        </w:rPr>
        <w:t xml:space="preserve">. For cell proliferation assay, </w:t>
      </w:r>
      <w:proofErr w:type="spellStart"/>
      <w:r w:rsidRPr="00602117">
        <w:rPr>
          <w:color w:val="000000" w:themeColor="text1"/>
        </w:rPr>
        <w:t>lorlatinib</w:t>
      </w:r>
      <w:proofErr w:type="spellEnd"/>
      <w:r w:rsidRPr="00602117">
        <w:rPr>
          <w:color w:val="000000" w:themeColor="text1"/>
        </w:rPr>
        <w:t xml:space="preserve"> was used at 0.03 </w:t>
      </w:r>
      <w:proofErr w:type="spellStart"/>
      <w:r w:rsidRPr="00602117">
        <w:rPr>
          <w:color w:val="000000" w:themeColor="text1"/>
        </w:rPr>
        <w:t>nM</w:t>
      </w:r>
      <w:proofErr w:type="spellEnd"/>
      <w:r w:rsidRPr="00602117">
        <w:rPr>
          <w:color w:val="000000" w:themeColor="text1"/>
        </w:rPr>
        <w:t xml:space="preserve"> to 1,000 </w:t>
      </w:r>
      <w:proofErr w:type="spellStart"/>
      <w:r w:rsidRPr="00602117">
        <w:rPr>
          <w:color w:val="000000" w:themeColor="text1"/>
        </w:rPr>
        <w:t>nM</w:t>
      </w:r>
      <w:proofErr w:type="spellEnd"/>
      <w:r w:rsidRPr="00602117">
        <w:rPr>
          <w:color w:val="000000" w:themeColor="text1"/>
        </w:rPr>
        <w:t xml:space="preserve"> concentrations as indicated in the corresponding figure legend. For western blot experiments, cells were treated with100 </w:t>
      </w:r>
      <w:proofErr w:type="spellStart"/>
      <w:r w:rsidRPr="00602117">
        <w:rPr>
          <w:color w:val="000000" w:themeColor="text1"/>
        </w:rPr>
        <w:t>nM</w:t>
      </w:r>
      <w:proofErr w:type="spellEnd"/>
      <w:r w:rsidRPr="00602117">
        <w:rPr>
          <w:color w:val="000000" w:themeColor="text1"/>
        </w:rPr>
        <w:t xml:space="preserve"> of </w:t>
      </w:r>
      <w:proofErr w:type="spellStart"/>
      <w:r w:rsidRPr="00602117">
        <w:rPr>
          <w:color w:val="000000" w:themeColor="text1"/>
        </w:rPr>
        <w:t>lorlatinib</w:t>
      </w:r>
      <w:proofErr w:type="spellEnd"/>
      <w:r w:rsidRPr="00602117">
        <w:rPr>
          <w:color w:val="000000" w:themeColor="text1"/>
        </w:rPr>
        <w:t xml:space="preserve"> for 4 h.</w:t>
      </w:r>
    </w:p>
    <w:p w14:paraId="5B98A9B1" w14:textId="77777777" w:rsidR="00C923CF" w:rsidRDefault="00C923CF" w:rsidP="004B01D6">
      <w:pPr>
        <w:spacing w:line="480" w:lineRule="auto"/>
        <w:jc w:val="both"/>
      </w:pPr>
    </w:p>
    <w:p w14:paraId="3437E405" w14:textId="77777777" w:rsidR="00152606" w:rsidRPr="00602117" w:rsidRDefault="00152606" w:rsidP="00152606">
      <w:pPr>
        <w:spacing w:line="480" w:lineRule="auto"/>
        <w:jc w:val="both"/>
        <w:rPr>
          <w:b/>
          <w:color w:val="000000" w:themeColor="text1"/>
        </w:rPr>
      </w:pPr>
      <w:r w:rsidRPr="00602117">
        <w:rPr>
          <w:b/>
          <w:color w:val="000000" w:themeColor="text1"/>
        </w:rPr>
        <w:t>Cell proliferation assay</w:t>
      </w:r>
    </w:p>
    <w:p w14:paraId="5F335E85" w14:textId="60AD47A1" w:rsidR="00152606" w:rsidRPr="00602117" w:rsidRDefault="00152606" w:rsidP="00152606">
      <w:pPr>
        <w:spacing w:line="480" w:lineRule="auto"/>
        <w:ind w:firstLine="720"/>
        <w:jc w:val="both"/>
        <w:rPr>
          <w:color w:val="000000" w:themeColor="text1"/>
        </w:rPr>
      </w:pPr>
      <w:r w:rsidRPr="00602117">
        <w:rPr>
          <w:color w:val="000000" w:themeColor="text1"/>
        </w:rPr>
        <w:t>PC9 cells (4 x 10</w:t>
      </w:r>
      <w:r w:rsidRPr="00602117">
        <w:rPr>
          <w:color w:val="000000" w:themeColor="text1"/>
          <w:vertAlign w:val="superscript"/>
        </w:rPr>
        <w:t>3</w:t>
      </w:r>
      <w:r w:rsidRPr="00602117">
        <w:rPr>
          <w:color w:val="000000" w:themeColor="text1"/>
        </w:rPr>
        <w:t xml:space="preserve"> cells/well) were plated into 96-well plates and were treated with either EGFR inhibitor (osimertinib)</w:t>
      </w:r>
      <w:r>
        <w:rPr>
          <w:color w:val="000000" w:themeColor="text1"/>
        </w:rPr>
        <w:t xml:space="preserve"> or </w:t>
      </w:r>
      <w:r w:rsidRPr="00602117">
        <w:rPr>
          <w:color w:val="000000" w:themeColor="text1"/>
        </w:rPr>
        <w:t>ALK inhibitor (</w:t>
      </w:r>
      <w:proofErr w:type="spellStart"/>
      <w:r>
        <w:rPr>
          <w:color w:val="000000" w:themeColor="text1"/>
        </w:rPr>
        <w:t>alectinib</w:t>
      </w:r>
      <w:proofErr w:type="spellEnd"/>
      <w:r w:rsidRPr="00602117">
        <w:rPr>
          <w:color w:val="000000" w:themeColor="text1"/>
        </w:rPr>
        <w:t>),</w:t>
      </w:r>
      <w:r>
        <w:rPr>
          <w:color w:val="000000" w:themeColor="text1"/>
        </w:rPr>
        <w:t xml:space="preserve"> </w:t>
      </w:r>
      <w:r w:rsidRPr="00602117">
        <w:rPr>
          <w:color w:val="000000" w:themeColor="text1"/>
        </w:rPr>
        <w:t xml:space="preserve">as well as combination with both EGFR inhibitor and ALK inhibitor for 72 hr. 20 </w:t>
      </w:r>
      <w:proofErr w:type="spellStart"/>
      <w:r w:rsidRPr="00602117">
        <w:rPr>
          <w:rFonts w:ascii="Cambria" w:hAnsi="Cambria"/>
          <w:color w:val="000000" w:themeColor="text1"/>
        </w:rPr>
        <w:t>μ</w:t>
      </w:r>
      <w:r w:rsidRPr="00602117">
        <w:rPr>
          <w:color w:val="000000" w:themeColor="text1"/>
        </w:rPr>
        <w:t>l</w:t>
      </w:r>
      <w:proofErr w:type="spellEnd"/>
      <w:r w:rsidRPr="00602117">
        <w:rPr>
          <w:color w:val="000000" w:themeColor="text1"/>
        </w:rPr>
        <w:t xml:space="preserve"> of </w:t>
      </w:r>
      <w:proofErr w:type="spellStart"/>
      <w:r w:rsidRPr="00602117">
        <w:rPr>
          <w:color w:val="000000" w:themeColor="text1"/>
        </w:rPr>
        <w:t>CellTiter</w:t>
      </w:r>
      <w:proofErr w:type="spellEnd"/>
      <w:r w:rsidRPr="00602117">
        <w:rPr>
          <w:color w:val="000000" w:themeColor="text1"/>
        </w:rPr>
        <w:t xml:space="preserve"> 96</w:t>
      </w:r>
      <w:r w:rsidRPr="00602117">
        <w:rPr>
          <w:rFonts w:ascii="Cambria" w:hAnsi="Cambria"/>
          <w:color w:val="000000" w:themeColor="text1"/>
          <w:vertAlign w:val="superscript"/>
        </w:rPr>
        <w:t>®</w:t>
      </w:r>
      <w:r w:rsidRPr="00602117">
        <w:rPr>
          <w:color w:val="000000" w:themeColor="text1"/>
        </w:rPr>
        <w:t xml:space="preserve"> Aqueous One Solution Reagent (catalog number: G3582; Promega) was added </w:t>
      </w:r>
      <w:r w:rsidRPr="00602117">
        <w:rPr>
          <w:color w:val="000000" w:themeColor="text1"/>
        </w:rPr>
        <w:lastRenderedPageBreak/>
        <w:t>into each well and cells were incubated for 1 hr. The absorbance was measured at 490nm using a 96-well plate reader. Inhibitory concentration (IC</w:t>
      </w:r>
      <w:r w:rsidRPr="00602117">
        <w:rPr>
          <w:color w:val="000000" w:themeColor="text1"/>
          <w:vertAlign w:val="subscript"/>
        </w:rPr>
        <w:t>50</w:t>
      </w:r>
      <w:r w:rsidRPr="00602117">
        <w:rPr>
          <w:color w:val="000000" w:themeColor="text1"/>
        </w:rPr>
        <w:t>) values were derived by a sigmoidal dose-response (variable slope) curve using GraphPad Prism software.</w:t>
      </w:r>
    </w:p>
    <w:p w14:paraId="542BED35" w14:textId="77777777" w:rsidR="00152606" w:rsidRDefault="00152606" w:rsidP="004B01D6">
      <w:pPr>
        <w:spacing w:line="480" w:lineRule="auto"/>
        <w:jc w:val="both"/>
      </w:pPr>
    </w:p>
    <w:p w14:paraId="3DA5006E" w14:textId="7E0E5A5E" w:rsidR="007B3EE0" w:rsidRDefault="00A24013" w:rsidP="00A24013">
      <w:pPr>
        <w:spacing w:line="480" w:lineRule="auto"/>
        <w:jc w:val="both"/>
      </w:pPr>
      <w:r w:rsidRPr="00E63070">
        <w:rPr>
          <w:b/>
        </w:rPr>
        <w:t>CRISPR/Cas9 sgRNA design and cloning</w:t>
      </w:r>
      <w:r>
        <w:t xml:space="preserve"> </w:t>
      </w:r>
    </w:p>
    <w:p w14:paraId="1AA2B21D" w14:textId="21525870" w:rsidR="00A24013" w:rsidRDefault="00A24013" w:rsidP="00D94899">
      <w:pPr>
        <w:spacing w:line="480" w:lineRule="auto"/>
        <w:ind w:firstLine="720"/>
        <w:jc w:val="both"/>
      </w:pPr>
      <w:r>
        <w:t xml:space="preserve">For SpCas9 expression and generation of single guide RNA (sgRNA), the 20-nt target sequences were selected to precede a 5’-NGG protospacer-adjacent motif (PAM) sequence. </w:t>
      </w:r>
      <w:r w:rsidR="00D94899" w:rsidRPr="00602117">
        <w:rPr>
          <w:color w:val="000000" w:themeColor="text1"/>
        </w:rPr>
        <w:t xml:space="preserve">The human </w:t>
      </w:r>
      <w:r w:rsidR="00D94899" w:rsidRPr="00602117">
        <w:rPr>
          <w:i/>
          <w:color w:val="000000" w:themeColor="text1"/>
        </w:rPr>
        <w:t>EML4-</w:t>
      </w:r>
      <w:r w:rsidR="00D94899" w:rsidRPr="00602117">
        <w:rPr>
          <w:color w:val="000000" w:themeColor="text1"/>
        </w:rPr>
        <w:t>intron 6-targeting sgRNA</w:t>
      </w:r>
      <w:r w:rsidR="00D94899">
        <w:t>, t</w:t>
      </w:r>
      <w:r>
        <w:t xml:space="preserve">he </w:t>
      </w:r>
      <w:r w:rsidR="00247525">
        <w:t xml:space="preserve">human </w:t>
      </w:r>
      <w:r w:rsidR="007E5DE3">
        <w:rPr>
          <w:i/>
        </w:rPr>
        <w:t>ALK</w:t>
      </w:r>
      <w:r w:rsidR="00247525">
        <w:rPr>
          <w:i/>
        </w:rPr>
        <w:t>-</w:t>
      </w:r>
      <w:r w:rsidR="00247525" w:rsidRPr="00D94899">
        <w:rPr>
          <w:iCs/>
        </w:rPr>
        <w:t>intron</w:t>
      </w:r>
      <w:r w:rsidR="00D94899" w:rsidRPr="00D94899">
        <w:rPr>
          <w:iCs/>
        </w:rPr>
        <w:t xml:space="preserve"> </w:t>
      </w:r>
      <w:r w:rsidR="00247525" w:rsidRPr="00D94899">
        <w:rPr>
          <w:iCs/>
        </w:rPr>
        <w:t>19</w:t>
      </w:r>
      <w:r w:rsidR="007E5DE3">
        <w:t xml:space="preserve">-targeting sgRNA, </w:t>
      </w:r>
      <w:r>
        <w:t xml:space="preserve">the two </w:t>
      </w:r>
      <w:r w:rsidR="00247525">
        <w:t xml:space="preserve">human </w:t>
      </w:r>
      <w:r w:rsidRPr="003C5009">
        <w:rPr>
          <w:i/>
        </w:rPr>
        <w:t>APOBEC3</w:t>
      </w:r>
      <w:r>
        <w:t>-targeting sgRNA</w:t>
      </w:r>
      <w:r w:rsidR="00AD30F4">
        <w:t>s</w:t>
      </w:r>
      <w:r>
        <w:t xml:space="preserve">, and </w:t>
      </w:r>
      <w:r w:rsidR="00D94899" w:rsidRPr="00602117">
        <w:rPr>
          <w:color w:val="000000" w:themeColor="text1"/>
        </w:rPr>
        <w:t xml:space="preserve">the human </w:t>
      </w:r>
      <w:r w:rsidR="00D94899" w:rsidRPr="00602117">
        <w:rPr>
          <w:i/>
          <w:color w:val="000000" w:themeColor="text1"/>
        </w:rPr>
        <w:t>RET-</w:t>
      </w:r>
      <w:r w:rsidR="00D94899" w:rsidRPr="00602117">
        <w:rPr>
          <w:color w:val="000000" w:themeColor="text1"/>
        </w:rPr>
        <w:t>intron</w:t>
      </w:r>
      <w:r w:rsidR="00D94899">
        <w:rPr>
          <w:color w:val="000000" w:themeColor="text1"/>
        </w:rPr>
        <w:t xml:space="preserve"> </w:t>
      </w:r>
      <w:r w:rsidR="00D94899" w:rsidRPr="00602117">
        <w:rPr>
          <w:color w:val="000000" w:themeColor="text1"/>
        </w:rPr>
        <w:t xml:space="preserve">11-targeting sgRNA, the human </w:t>
      </w:r>
      <w:r w:rsidR="00D94899" w:rsidRPr="00602117">
        <w:rPr>
          <w:i/>
          <w:color w:val="000000" w:themeColor="text1"/>
        </w:rPr>
        <w:t>ROS1-</w:t>
      </w:r>
      <w:r w:rsidR="00D94899" w:rsidRPr="00602117">
        <w:rPr>
          <w:color w:val="000000" w:themeColor="text1"/>
        </w:rPr>
        <w:t xml:space="preserve">intron 33-targeting sgRNA, the human </w:t>
      </w:r>
      <w:r w:rsidR="00D94899" w:rsidRPr="00602117">
        <w:rPr>
          <w:i/>
          <w:color w:val="000000" w:themeColor="text1"/>
        </w:rPr>
        <w:t>NTRK1</w:t>
      </w:r>
      <w:r w:rsidR="00D94899" w:rsidRPr="00602117">
        <w:rPr>
          <w:color w:val="000000" w:themeColor="text1"/>
        </w:rPr>
        <w:t xml:space="preserve">-intron 11-targeting sgRNA, </w:t>
      </w:r>
      <w:r>
        <w:t xml:space="preserve">were designed with the CRISPR design tool </w:t>
      </w:r>
      <w:r w:rsidR="00D94899" w:rsidRPr="00602117">
        <w:rPr>
          <w:color w:val="000000" w:themeColor="text1"/>
        </w:rPr>
        <w:t>(</w:t>
      </w:r>
      <w:proofErr w:type="spellStart"/>
      <w:r w:rsidR="00D94899" w:rsidRPr="00602117">
        <w:rPr>
          <w:color w:val="000000" w:themeColor="text1"/>
        </w:rPr>
        <w:t>CRISPick</w:t>
      </w:r>
      <w:proofErr w:type="spellEnd"/>
      <w:r w:rsidR="00D94899" w:rsidRPr="00602117">
        <w:rPr>
          <w:color w:val="000000" w:themeColor="text1"/>
        </w:rPr>
        <w:t xml:space="preserve">; </w:t>
      </w:r>
      <w:hyperlink r:id="rId6" w:history="1">
        <w:r w:rsidR="00D94899" w:rsidRPr="00602117">
          <w:rPr>
            <w:rStyle w:val="Hyperlink"/>
            <w:color w:val="000000" w:themeColor="text1"/>
          </w:rPr>
          <w:t>https://portals.broadinstitute.org/gppx/crispick/public</w:t>
        </w:r>
      </w:hyperlink>
      <w:r w:rsidR="00D94899" w:rsidRPr="00602117">
        <w:rPr>
          <w:color w:val="000000" w:themeColor="text1"/>
        </w:rPr>
        <w:t>).</w:t>
      </w:r>
      <w:r w:rsidR="00D94899">
        <w:rPr>
          <w:color w:val="000000" w:themeColor="text1"/>
        </w:rPr>
        <w:t xml:space="preserve"> </w:t>
      </w:r>
      <w:r>
        <w:t xml:space="preserve">Oligonucleotides </w:t>
      </w:r>
      <w:r w:rsidR="00F33254">
        <w:t>synthesized by</w:t>
      </w:r>
      <w:r>
        <w:t xml:space="preserve"> </w:t>
      </w:r>
      <w:r w:rsidR="00F33254">
        <w:t>Integrated DNA technology (IDT)</w:t>
      </w:r>
      <w:r>
        <w:t xml:space="preserve"> </w:t>
      </w:r>
      <w:r w:rsidR="00F33254">
        <w:t xml:space="preserve">were </w:t>
      </w:r>
      <w:r>
        <w:t xml:space="preserve">annealed and cloned into the </w:t>
      </w:r>
      <w:proofErr w:type="spellStart"/>
      <w:r w:rsidRPr="00F33254">
        <w:rPr>
          <w:i/>
        </w:rPr>
        <w:t>BsmbI-BsmbI</w:t>
      </w:r>
      <w:proofErr w:type="spellEnd"/>
      <w:r>
        <w:t xml:space="preserve"> sites downstream from the human U6 promoter in </w:t>
      </w:r>
      <w:proofErr w:type="spellStart"/>
      <w:r>
        <w:t>LentiCRISPR</w:t>
      </w:r>
      <w:proofErr w:type="spellEnd"/>
      <w:r>
        <w:t xml:space="preserve"> v2 plasmid (</w:t>
      </w:r>
      <w:proofErr w:type="spellStart"/>
      <w:r>
        <w:t>Addgene</w:t>
      </w:r>
      <w:proofErr w:type="spellEnd"/>
      <w:r>
        <w:t xml:space="preserve"> plasmid #52961). </w:t>
      </w:r>
      <w:r w:rsidR="001D5429">
        <w:t xml:space="preserve">sgRNA sequences were confirmed by Sanger sequencing with U6 promoter primer 5’-GAGGGCCTATTTCCCATGAT-3’. </w:t>
      </w:r>
    </w:p>
    <w:p w14:paraId="23D9A0E2" w14:textId="77777777" w:rsidR="00A24013" w:rsidRDefault="00A24013" w:rsidP="004B01D6">
      <w:pPr>
        <w:spacing w:line="480" w:lineRule="auto"/>
        <w:jc w:val="both"/>
      </w:pPr>
    </w:p>
    <w:p w14:paraId="6B039A0E" w14:textId="26E7348C" w:rsidR="007B3EE0" w:rsidRDefault="00C923CF" w:rsidP="004B01D6">
      <w:pPr>
        <w:spacing w:line="480" w:lineRule="auto"/>
        <w:jc w:val="both"/>
        <w:rPr>
          <w:b/>
        </w:rPr>
      </w:pPr>
      <w:r w:rsidRPr="00B25443">
        <w:rPr>
          <w:b/>
        </w:rPr>
        <w:t>Genomic DNA isolation</w:t>
      </w:r>
      <w:r w:rsidR="007F4EA2">
        <w:rPr>
          <w:b/>
        </w:rPr>
        <w:t xml:space="preserve"> and PCR</w:t>
      </w:r>
      <w:r w:rsidR="00404E30">
        <w:rPr>
          <w:b/>
        </w:rPr>
        <w:t xml:space="preserve"> </w:t>
      </w:r>
    </w:p>
    <w:p w14:paraId="07616655" w14:textId="430AF80C" w:rsidR="00C923CF" w:rsidRPr="00404E30" w:rsidRDefault="001B0B77" w:rsidP="0020513F">
      <w:pPr>
        <w:spacing w:line="480" w:lineRule="auto"/>
        <w:ind w:firstLine="720"/>
        <w:jc w:val="both"/>
      </w:pPr>
      <w:r>
        <w:t xml:space="preserve">Genomic DNA (gDNA) was extracted from mouse cells using rapid lysis buffer </w:t>
      </w:r>
      <w:r w:rsidR="003E47F4">
        <w:t xml:space="preserve">(100 mM Tris-HCl pH8.0, 200 mM NaCl, 5 mM EDTA, 0.2% SDS) </w:t>
      </w:r>
      <w:r>
        <w:t xml:space="preserve">containing 10 </w:t>
      </w:r>
      <w:proofErr w:type="spellStart"/>
      <w:r>
        <w:rPr>
          <w:rFonts w:ascii="Cambria" w:hAnsi="Cambria"/>
        </w:rPr>
        <w:t>μ</w:t>
      </w:r>
      <w:r>
        <w:t>g</w:t>
      </w:r>
      <w:proofErr w:type="spellEnd"/>
      <w:r>
        <w:t xml:space="preserve">/ml Proteinase K (catalog number: P2308; Sigma Aldrich). After overnight incubation at </w:t>
      </w:r>
      <w:r>
        <w:lastRenderedPageBreak/>
        <w:t xml:space="preserve">56 </w:t>
      </w:r>
      <w:r>
        <w:rPr>
          <w:rFonts w:ascii="Cambria" w:hAnsi="Cambria"/>
        </w:rPr>
        <w:t>°</w:t>
      </w:r>
      <w:r>
        <w:t xml:space="preserve">C, gDNA was precipitated </w:t>
      </w:r>
      <w:r w:rsidR="003E47F4">
        <w:t>in one volume</w:t>
      </w:r>
      <w:r>
        <w:t xml:space="preserve"> isopropanol, </w:t>
      </w:r>
      <w:r w:rsidR="003E47F4">
        <w:t>and the DNA pellet was</w:t>
      </w:r>
      <w:r>
        <w:t xml:space="preserve"> res</w:t>
      </w:r>
      <w:r w:rsidR="003E47F4">
        <w:t>uspe</w:t>
      </w:r>
      <w:r>
        <w:t>nded in Tris-EDTA (TE) buffer.</w:t>
      </w:r>
      <w:r w:rsidR="00FE15DF">
        <w:t xml:space="preserve"> </w:t>
      </w:r>
      <w:r w:rsidR="0020513F">
        <w:t>Specific p</w:t>
      </w:r>
      <w:r w:rsidR="00FE15DF">
        <w:t>rimer</w:t>
      </w:r>
      <w:r w:rsidR="0020513F">
        <w:t xml:space="preserve"> set</w:t>
      </w:r>
      <w:r w:rsidR="00FE15DF">
        <w:t xml:space="preserve">s </w:t>
      </w:r>
      <w:r w:rsidR="0020513F">
        <w:t xml:space="preserve">were </w:t>
      </w:r>
      <w:r w:rsidR="00FE15DF">
        <w:t xml:space="preserve">used for PCR amplifications to </w:t>
      </w:r>
      <w:r w:rsidR="0020513F">
        <w:t>calculate</w:t>
      </w:r>
      <w:r w:rsidR="00FE15DF">
        <w:t xml:space="preserve"> </w:t>
      </w:r>
      <w:r w:rsidR="0020513F">
        <w:t>I-SceI cutting efficiency</w:t>
      </w:r>
      <w:r w:rsidR="00FE15DF">
        <w:t xml:space="preserve">. </w:t>
      </w:r>
      <w:r w:rsidR="007F4EA2" w:rsidRPr="00602117">
        <w:rPr>
          <w:color w:val="000000" w:themeColor="text1"/>
        </w:rPr>
        <w:t xml:space="preserve">gDNA was used for </w:t>
      </w:r>
      <w:r w:rsidR="007F4EA2">
        <w:rPr>
          <w:color w:val="000000" w:themeColor="text1"/>
        </w:rPr>
        <w:t xml:space="preserve">PCR and </w:t>
      </w:r>
      <w:r w:rsidR="007F4EA2" w:rsidRPr="00602117">
        <w:rPr>
          <w:color w:val="000000" w:themeColor="text1"/>
        </w:rPr>
        <w:t>HTGTS library preparation.</w:t>
      </w:r>
    </w:p>
    <w:p w14:paraId="1F048A74" w14:textId="77777777" w:rsidR="00E63B88" w:rsidRDefault="00E63B88" w:rsidP="004B01D6">
      <w:pPr>
        <w:spacing w:line="480" w:lineRule="auto"/>
        <w:jc w:val="both"/>
      </w:pPr>
    </w:p>
    <w:p w14:paraId="7DC00DCE" w14:textId="35254D43" w:rsidR="007B3EE0" w:rsidRDefault="00C923CF" w:rsidP="00AC6A44">
      <w:pPr>
        <w:widowControl w:val="0"/>
        <w:autoSpaceDE w:val="0"/>
        <w:autoSpaceDN w:val="0"/>
        <w:adjustRightInd w:val="0"/>
        <w:spacing w:line="480" w:lineRule="auto"/>
        <w:jc w:val="both"/>
      </w:pPr>
      <w:r w:rsidRPr="009E76AF">
        <w:rPr>
          <w:b/>
        </w:rPr>
        <w:t>Flow cytometry</w:t>
      </w:r>
    </w:p>
    <w:p w14:paraId="584E297E" w14:textId="457D0546" w:rsidR="00AC6A44" w:rsidRDefault="00AC6A44" w:rsidP="00800476">
      <w:pPr>
        <w:widowControl w:val="0"/>
        <w:autoSpaceDE w:val="0"/>
        <w:autoSpaceDN w:val="0"/>
        <w:adjustRightInd w:val="0"/>
        <w:spacing w:line="480" w:lineRule="auto"/>
        <w:ind w:firstLine="720"/>
        <w:jc w:val="both"/>
      </w:pPr>
      <w:r>
        <w:t>M</w:t>
      </w:r>
      <w:r w:rsidR="00B02E49">
        <w:t>urine</w:t>
      </w:r>
      <w:r>
        <w:t xml:space="preserve"> B cells were stained with PE-conjugated anti-Ig</w:t>
      </w:r>
      <w:r w:rsidR="00800476">
        <w:t>G</w:t>
      </w:r>
      <w:r w:rsidR="00800476" w:rsidRPr="00800476">
        <w:rPr>
          <w:vertAlign w:val="subscript"/>
        </w:rPr>
        <w:t>1</w:t>
      </w:r>
      <w:r w:rsidR="002A680D">
        <w:t xml:space="preserve"> antibody (Clone A85-1, catalog number: 550083; BD Pharmingen; 1:100 dilution) and </w:t>
      </w:r>
      <w:r w:rsidR="00800476">
        <w:t>APC</w:t>
      </w:r>
      <w:r w:rsidR="004E0275">
        <w:t xml:space="preserve">-conjugated anti-CD45R/B220 (Clone RA3-6B2, catalog number: </w:t>
      </w:r>
      <w:r w:rsidR="00800476">
        <w:t>553092</w:t>
      </w:r>
      <w:r w:rsidR="004E0275">
        <w:t>; BD Biosciences; 1:100 dilution) for 30 min on ice</w:t>
      </w:r>
      <w:r w:rsidR="00800476">
        <w:t xml:space="preserve"> </w:t>
      </w:r>
      <w:r w:rsidR="004E0275">
        <w:t xml:space="preserve">and analyzed using a </w:t>
      </w:r>
      <w:proofErr w:type="spellStart"/>
      <w:r w:rsidR="004E0275">
        <w:t>FACSVerse</w:t>
      </w:r>
      <w:proofErr w:type="spellEnd"/>
      <w:r w:rsidR="004E0275">
        <w:t xml:space="preserve"> flow cytometer (BD Biosciences). </w:t>
      </w:r>
      <w:r w:rsidR="00755F92">
        <w:t>IgG</w:t>
      </w:r>
      <w:r w:rsidR="00755F92" w:rsidRPr="00755F92">
        <w:rPr>
          <w:vertAlign w:val="subscript"/>
        </w:rPr>
        <w:t>1</w:t>
      </w:r>
      <w:r w:rsidR="00755F92">
        <w:t xml:space="preserve">-positive cells were gated on GFP. Data were analyzed by </w:t>
      </w:r>
      <w:proofErr w:type="spellStart"/>
      <w:r w:rsidR="00755F92">
        <w:t>FlowJo</w:t>
      </w:r>
      <w:proofErr w:type="spellEnd"/>
      <w:r w:rsidR="00755F92">
        <w:t xml:space="preserve"> software (</w:t>
      </w:r>
      <w:proofErr w:type="spellStart"/>
      <w:r w:rsidR="00755F92">
        <w:t>FlowJo</w:t>
      </w:r>
      <w:proofErr w:type="spellEnd"/>
      <w:r w:rsidR="00800476">
        <w:t xml:space="preserve"> v10.10.0</w:t>
      </w:r>
      <w:r w:rsidR="00755F92">
        <w:t xml:space="preserve">). </w:t>
      </w:r>
    </w:p>
    <w:p w14:paraId="4D4F8A5A" w14:textId="77777777" w:rsidR="00AC6A44" w:rsidRDefault="00AC6A44" w:rsidP="00AC6A44">
      <w:pPr>
        <w:widowControl w:val="0"/>
        <w:autoSpaceDE w:val="0"/>
        <w:autoSpaceDN w:val="0"/>
        <w:adjustRightInd w:val="0"/>
        <w:spacing w:line="480" w:lineRule="auto"/>
        <w:jc w:val="both"/>
      </w:pPr>
    </w:p>
    <w:p w14:paraId="0BE1079B" w14:textId="7D89EE4E" w:rsidR="007B3EE0" w:rsidRDefault="00C42FDD" w:rsidP="004B01D6">
      <w:pPr>
        <w:spacing w:line="480" w:lineRule="auto"/>
        <w:jc w:val="both"/>
        <w:rPr>
          <w:b/>
        </w:rPr>
      </w:pPr>
      <w:r w:rsidRPr="00D06B57">
        <w:rPr>
          <w:b/>
        </w:rPr>
        <w:t>Protein extraction and w</w:t>
      </w:r>
      <w:r w:rsidR="00C923CF" w:rsidRPr="00D06B57">
        <w:rPr>
          <w:b/>
        </w:rPr>
        <w:t>estern blot analysis</w:t>
      </w:r>
    </w:p>
    <w:p w14:paraId="2D9121B7" w14:textId="52EA379E" w:rsidR="00114BAB" w:rsidRDefault="00AA34B0" w:rsidP="002A5FEC">
      <w:pPr>
        <w:spacing w:line="480" w:lineRule="auto"/>
        <w:ind w:firstLine="720"/>
        <w:jc w:val="both"/>
      </w:pPr>
      <w:r w:rsidRPr="00AA34B0">
        <w:t>Whole</w:t>
      </w:r>
      <w:r w:rsidR="00E92BBB">
        <w:t xml:space="preserve">-cell extracts were obtained from </w:t>
      </w:r>
      <w:r w:rsidR="00F7584F">
        <w:t>HEK-</w:t>
      </w:r>
      <w:r w:rsidR="00E92BBB">
        <w:t xml:space="preserve">293T cells transfected with human APOBEC plasmids or </w:t>
      </w:r>
      <w:r w:rsidR="00092F35">
        <w:t>osimert</w:t>
      </w:r>
      <w:r w:rsidR="002A5FEC">
        <w:t>inib-treated</w:t>
      </w:r>
      <w:r w:rsidR="00092F35">
        <w:t xml:space="preserve"> </w:t>
      </w:r>
      <w:r w:rsidR="00E92BBB">
        <w:t xml:space="preserve">PC9 cells using </w:t>
      </w:r>
      <w:r w:rsidR="0076274C">
        <w:t>GST buffer (</w:t>
      </w:r>
      <w:r w:rsidR="00057F12">
        <w:t>10 mM MgCl</w:t>
      </w:r>
      <w:r w:rsidR="00057F12" w:rsidRPr="002C20D2">
        <w:rPr>
          <w:vertAlign w:val="subscript"/>
        </w:rPr>
        <w:t>2</w:t>
      </w:r>
      <w:r w:rsidR="00057F12">
        <w:t>, 150 mM NaCl, 1% NP-40, 2% Glycerol, 1 mM EDTA, 25 mM HEPES (pH7.5)</w:t>
      </w:r>
      <w:r w:rsidR="0076274C">
        <w:t>) supplemented with protease inhibitors (</w:t>
      </w:r>
      <w:r w:rsidR="00C04154">
        <w:t>catalog number: 11697498001; Sigma Aldrich</w:t>
      </w:r>
      <w:r w:rsidR="0076274C">
        <w:t xml:space="preserve">), 1 mM phenylmethanesulfonylfluoride (PMSF), 10 mM </w:t>
      </w:r>
      <w:proofErr w:type="spellStart"/>
      <w:r w:rsidR="0076274C">
        <w:t>NaF</w:t>
      </w:r>
      <w:proofErr w:type="spellEnd"/>
      <w:r w:rsidR="0076274C">
        <w:t>, and 1 mM Na</w:t>
      </w:r>
      <w:r w:rsidR="0076274C" w:rsidRPr="002A5FEC">
        <w:rPr>
          <w:vertAlign w:val="subscript"/>
        </w:rPr>
        <w:t>3</w:t>
      </w:r>
      <w:r w:rsidR="0076274C">
        <w:t>VO</w:t>
      </w:r>
      <w:r w:rsidR="0076274C" w:rsidRPr="002A5FEC">
        <w:rPr>
          <w:vertAlign w:val="subscript"/>
        </w:rPr>
        <w:t>4</w:t>
      </w:r>
      <w:r w:rsidR="0076274C">
        <w:t>. Extract</w:t>
      </w:r>
      <w:r w:rsidR="00057F12">
        <w:t xml:space="preserve">s were </w:t>
      </w:r>
      <w:r w:rsidR="00796C41">
        <w:t>cleared by centrifugation at 1</w:t>
      </w:r>
      <w:r w:rsidR="002C20D2">
        <w:t>5</w:t>
      </w:r>
      <w:r w:rsidR="00796C41">
        <w:t xml:space="preserve">,000 rpm for 20 min. </w:t>
      </w:r>
      <w:r w:rsidR="00466E47">
        <w:t>The supernatants were collected and assayed for protein concentration using the BCA method (</w:t>
      </w:r>
      <w:r w:rsidR="002C20D2">
        <w:t>catalog number: BCA1-1KT; Sigma Aldrich</w:t>
      </w:r>
      <w:r w:rsidR="00466E47">
        <w:t xml:space="preserve">). 30 </w:t>
      </w:r>
      <w:proofErr w:type="spellStart"/>
      <w:r w:rsidR="00466E47">
        <w:rPr>
          <w:rFonts w:ascii="Cambria" w:hAnsi="Cambria"/>
        </w:rPr>
        <w:t>μ</w:t>
      </w:r>
      <w:r w:rsidR="00466E47">
        <w:t>g</w:t>
      </w:r>
      <w:proofErr w:type="spellEnd"/>
      <w:r w:rsidR="00466E47">
        <w:t xml:space="preserve"> </w:t>
      </w:r>
      <w:r w:rsidR="00F729A9">
        <w:t>of proteins were loaded on 4-15</w:t>
      </w:r>
      <w:r w:rsidR="00466E47">
        <w:t>% Mini-Protean TGX Precast Protein Gels (catalog number: 45610</w:t>
      </w:r>
      <w:r w:rsidR="00F729A9">
        <w:t>85</w:t>
      </w:r>
      <w:r w:rsidR="00466E47">
        <w:t>; BIO-</w:t>
      </w:r>
      <w:r w:rsidR="00466E47">
        <w:lastRenderedPageBreak/>
        <w:t xml:space="preserve">RAD) or </w:t>
      </w:r>
      <w:r w:rsidR="00F729A9">
        <w:t>4-12% Criterion XT Bis-Tris Protein Gel (catalog number: 3450124; BIO-RAD)</w:t>
      </w:r>
      <w:r w:rsidR="00C63851">
        <w:t>, transferred on nitrocellulose membrane or PVDF membrane (GE Healthcare), and blocked with 5% nonfat dry milk (catalog number: 1706404; BIO-RAD)</w:t>
      </w:r>
      <w:r w:rsidR="007662D9">
        <w:t xml:space="preserve">. </w:t>
      </w:r>
      <w:r w:rsidR="0034322B">
        <w:t xml:space="preserve">Primary antibodies for immunoblotting included: </w:t>
      </w:r>
      <w:r w:rsidR="0034322B" w:rsidRPr="009B4068">
        <w:t>HA</w:t>
      </w:r>
      <w:r w:rsidR="009B4068" w:rsidRPr="009B4068">
        <w:t xml:space="preserve"> (clone: C29F4, catalog number: 3724S; Cell Signaling Technology)</w:t>
      </w:r>
      <w:r w:rsidR="0034322B" w:rsidRPr="009B4068">
        <w:t xml:space="preserve">, </w:t>
      </w:r>
      <w:r w:rsidR="0034322B" w:rsidRPr="009B4068">
        <w:rPr>
          <w:rFonts w:ascii="Cambria" w:hAnsi="Cambria"/>
        </w:rPr>
        <w:t>β</w:t>
      </w:r>
      <w:r w:rsidR="0034322B" w:rsidRPr="009B4068">
        <w:t>-actin</w:t>
      </w:r>
      <w:r w:rsidR="009B4068" w:rsidRPr="009B4068">
        <w:t xml:space="preserve"> (clone: 13E5, catalog number: 5125S; Cell Signaling Technology)</w:t>
      </w:r>
      <w:r w:rsidR="0034322B" w:rsidRPr="009B4068">
        <w:t>,</w:t>
      </w:r>
      <w:r w:rsidR="007F4EA2">
        <w:t xml:space="preserve"> </w:t>
      </w:r>
      <w:r w:rsidR="007F4EA2" w:rsidRPr="00602117">
        <w:rPr>
          <w:color w:val="000000" w:themeColor="text1"/>
        </w:rPr>
        <w:t>EGF receptor (catalog number: 2232S; Cell Signaling Technology</w:t>
      </w:r>
      <w:r w:rsidR="007F4EA2">
        <w:rPr>
          <w:color w:val="000000" w:themeColor="text1"/>
        </w:rPr>
        <w:t>, 1:1,000</w:t>
      </w:r>
      <w:r w:rsidR="007F4EA2" w:rsidRPr="00602117">
        <w:rPr>
          <w:color w:val="000000" w:themeColor="text1"/>
        </w:rPr>
        <w:t>), phospho-EGF receptor (Tyr1068, clone: D7A5; catalog number: 3777S; Cell Signaling Technology</w:t>
      </w:r>
      <w:r w:rsidR="007F4EA2">
        <w:rPr>
          <w:color w:val="000000" w:themeColor="text1"/>
        </w:rPr>
        <w:t>, 1:1,000</w:t>
      </w:r>
      <w:r w:rsidR="007F4EA2" w:rsidRPr="00602117">
        <w:rPr>
          <w:color w:val="000000" w:themeColor="text1"/>
        </w:rPr>
        <w:t>)</w:t>
      </w:r>
      <w:r w:rsidR="0034322B">
        <w:t>. Membranes were developed wit</w:t>
      </w:r>
      <w:r w:rsidR="00AB6A20">
        <w:t>h ECL solution (</w:t>
      </w:r>
      <w:r w:rsidR="003F5E1B">
        <w:t xml:space="preserve">catalog number: RPN2232; </w:t>
      </w:r>
      <w:r w:rsidR="00AB6A20">
        <w:t>GE Healthcare).</w:t>
      </w:r>
      <w:r w:rsidR="00D61077">
        <w:t xml:space="preserve"> </w:t>
      </w:r>
    </w:p>
    <w:p w14:paraId="725636F2" w14:textId="77777777" w:rsidR="00AB6A20" w:rsidRDefault="00AB6A20" w:rsidP="004B01D6">
      <w:pPr>
        <w:spacing w:line="480" w:lineRule="auto"/>
        <w:jc w:val="both"/>
      </w:pPr>
    </w:p>
    <w:p w14:paraId="7D9B48F0" w14:textId="77777777" w:rsidR="007B3EE0" w:rsidRDefault="00114BAB" w:rsidP="004B01D6">
      <w:pPr>
        <w:spacing w:line="480" w:lineRule="auto"/>
        <w:jc w:val="both"/>
        <w:rPr>
          <w:b/>
        </w:rPr>
      </w:pPr>
      <w:r w:rsidRPr="00AB6A20">
        <w:rPr>
          <w:b/>
        </w:rPr>
        <w:t>Cytidine deaminase assay</w:t>
      </w:r>
      <w:r w:rsidR="000F64C4" w:rsidRPr="00AB6A20">
        <w:rPr>
          <w:b/>
        </w:rPr>
        <w:t xml:space="preserve"> using fluorescent-conjugated ssDNA substrates</w:t>
      </w:r>
    </w:p>
    <w:p w14:paraId="181C978C" w14:textId="508361DC" w:rsidR="0092423B" w:rsidRDefault="00474F5B" w:rsidP="0086797F">
      <w:pPr>
        <w:spacing w:line="480" w:lineRule="auto"/>
        <w:ind w:firstLine="720"/>
        <w:jc w:val="both"/>
      </w:pPr>
      <w:r>
        <w:t>Whole-cell lysates were</w:t>
      </w:r>
      <w:r w:rsidR="000F64C4">
        <w:t xml:space="preserve"> extracted from the </w:t>
      </w:r>
      <w:r w:rsidR="00F7584F">
        <w:t>HEK-</w:t>
      </w:r>
      <w:r w:rsidR="000F64C4">
        <w:t>293T cells trans</w:t>
      </w:r>
      <w:r w:rsidR="00737886">
        <w:t xml:space="preserve">fected with APOBEC plasmids </w:t>
      </w:r>
      <w:r>
        <w:t>using</w:t>
      </w:r>
      <w:r w:rsidR="00737886">
        <w:t xml:space="preserve"> M-PER mammalian protein extract reagent (catalo</w:t>
      </w:r>
      <w:r>
        <w:t xml:space="preserve">g number: 78501, </w:t>
      </w:r>
      <w:proofErr w:type="spellStart"/>
      <w:r>
        <w:t>Thermo</w:t>
      </w:r>
      <w:proofErr w:type="spellEnd"/>
      <w:r w:rsidR="0095645F">
        <w:t xml:space="preserve"> </w:t>
      </w:r>
      <w:r>
        <w:t>Fisher)</w:t>
      </w:r>
      <w:r w:rsidR="0092423B">
        <w:t xml:space="preserve"> </w:t>
      </w:r>
      <w:r>
        <w:t xml:space="preserve">with </w:t>
      </w:r>
      <w:r w:rsidR="0095645F">
        <w:t xml:space="preserve">1 x Halt protease and phosphatase inhibitor cocktail (catalog number: 78440; </w:t>
      </w:r>
      <w:proofErr w:type="spellStart"/>
      <w:r w:rsidR="0095645F">
        <w:t>Thermo</w:t>
      </w:r>
      <w:proofErr w:type="spellEnd"/>
      <w:r w:rsidR="0095645F">
        <w:t xml:space="preserve"> Fisher). </w:t>
      </w:r>
      <w:r w:rsidR="001B6E63">
        <w:t xml:space="preserve">Prior to the performance of the </w:t>
      </w:r>
      <w:r w:rsidR="0041471B">
        <w:t xml:space="preserve">cytidine </w:t>
      </w:r>
      <w:r w:rsidR="001B6E63">
        <w:t xml:space="preserve">deaminase assay, whole-cell lysates (20 </w:t>
      </w:r>
      <w:proofErr w:type="spellStart"/>
      <w:r w:rsidR="001B6E63">
        <w:rPr>
          <w:rFonts w:ascii="Cambria" w:hAnsi="Cambria"/>
        </w:rPr>
        <w:t>μ</w:t>
      </w:r>
      <w:r w:rsidR="001B6E63">
        <w:t>g</w:t>
      </w:r>
      <w:proofErr w:type="spellEnd"/>
      <w:r w:rsidR="001B6E63">
        <w:t xml:space="preserve"> of total protein)</w:t>
      </w:r>
      <w:r w:rsidR="0041471B">
        <w:t xml:space="preserve"> were</w:t>
      </w:r>
      <w:r w:rsidR="00FE0912">
        <w:t xml:space="preserve"> incubated with RNase A (endonuclease-free, final concentration of 1 </w:t>
      </w:r>
      <w:proofErr w:type="spellStart"/>
      <w:r w:rsidR="00FE0912">
        <w:rPr>
          <w:rFonts w:ascii="Cambria" w:hAnsi="Cambria"/>
        </w:rPr>
        <w:t>μ</w:t>
      </w:r>
      <w:r w:rsidR="00FE0912">
        <w:t>g</w:t>
      </w:r>
      <w:proofErr w:type="spellEnd"/>
      <w:r w:rsidR="00FE0912">
        <w:t>/</w:t>
      </w:r>
      <w:proofErr w:type="spellStart"/>
      <w:r w:rsidR="00FE0912">
        <w:rPr>
          <w:rFonts w:ascii="Cambria" w:hAnsi="Cambria"/>
        </w:rPr>
        <w:t>μ</w:t>
      </w:r>
      <w:r w:rsidR="00FE0912">
        <w:t>l</w:t>
      </w:r>
      <w:proofErr w:type="spellEnd"/>
      <w:r w:rsidR="00FE0912">
        <w:t xml:space="preserve">) </w:t>
      </w:r>
      <w:r w:rsidR="0041471B">
        <w:t xml:space="preserve">in a 20 </w:t>
      </w:r>
      <w:proofErr w:type="spellStart"/>
      <w:r w:rsidR="0041471B">
        <w:rPr>
          <w:rFonts w:ascii="Cambria" w:hAnsi="Cambria"/>
        </w:rPr>
        <w:t>μ</w:t>
      </w:r>
      <w:r w:rsidR="0041471B">
        <w:t>l</w:t>
      </w:r>
      <w:proofErr w:type="spellEnd"/>
      <w:r w:rsidR="0041471B">
        <w:t xml:space="preserve"> reaction volume for 15 min at 37</w:t>
      </w:r>
      <w:r w:rsidR="0041471B">
        <w:rPr>
          <w:rFonts w:ascii="Cambria" w:hAnsi="Cambria"/>
        </w:rPr>
        <w:t>°</w:t>
      </w:r>
      <w:r w:rsidR="0041471B">
        <w:t xml:space="preserve">C </w:t>
      </w:r>
      <w:r w:rsidR="00FE0912">
        <w:t xml:space="preserve">to </w:t>
      </w:r>
      <w:r w:rsidR="00B56D97">
        <w:t xml:space="preserve">potentially </w:t>
      </w:r>
      <w:r w:rsidR="00FE0912">
        <w:t xml:space="preserve">remove inhibitory cellular RNAs. </w:t>
      </w:r>
      <w:r w:rsidR="00A21055">
        <w:t xml:space="preserve">RNase A-treated </w:t>
      </w:r>
      <w:r w:rsidR="00233721">
        <w:t xml:space="preserve">lysates </w:t>
      </w:r>
      <w:r w:rsidR="00B56D97">
        <w:t xml:space="preserve">(5.5 </w:t>
      </w:r>
      <w:proofErr w:type="spellStart"/>
      <w:r w:rsidR="00B56D97">
        <w:rPr>
          <w:rFonts w:ascii="Cambria" w:hAnsi="Cambria"/>
        </w:rPr>
        <w:t>μ</w:t>
      </w:r>
      <w:r w:rsidR="00B56D97">
        <w:t>l</w:t>
      </w:r>
      <w:proofErr w:type="spellEnd"/>
      <w:r w:rsidR="00B56D97">
        <w:t xml:space="preserve">) </w:t>
      </w:r>
      <w:r w:rsidR="00233721">
        <w:t>were mixed with 0</w:t>
      </w:r>
      <w:r w:rsidR="009F23B3">
        <w:t xml:space="preserve">.5 </w:t>
      </w:r>
      <w:proofErr w:type="spellStart"/>
      <w:r w:rsidR="009F23B3">
        <w:t>pM</w:t>
      </w:r>
      <w:proofErr w:type="spellEnd"/>
      <w:r w:rsidR="00524854">
        <w:t xml:space="preserve"> 5’ Alexa-Flour 488-labeled ssDNA substrate </w:t>
      </w:r>
      <w:r w:rsidR="00524854" w:rsidRPr="00342323">
        <w:rPr>
          <w:color w:val="000000" w:themeColor="text1"/>
        </w:rPr>
        <w:t>of 42</w:t>
      </w:r>
      <w:r w:rsidR="00084FF5" w:rsidRPr="00342323">
        <w:rPr>
          <w:color w:val="000000" w:themeColor="text1"/>
        </w:rPr>
        <w:t xml:space="preserve"> or 54</w:t>
      </w:r>
      <w:r w:rsidR="00524854" w:rsidRPr="00342323">
        <w:rPr>
          <w:color w:val="000000" w:themeColor="text1"/>
        </w:rPr>
        <w:t xml:space="preserve"> bases </w:t>
      </w:r>
      <w:r w:rsidR="00524854">
        <w:t>(Integrated DNA Technologies)</w:t>
      </w:r>
      <w:r w:rsidR="00781FE9">
        <w:t>,</w:t>
      </w:r>
      <w:r w:rsidR="00524854">
        <w:t xml:space="preserve"> 10 units of uracil DNA glycosylase (catalog number: M0208S; New England </w:t>
      </w:r>
      <w:proofErr w:type="spellStart"/>
      <w:r w:rsidR="00524854">
        <w:t>BioLabs</w:t>
      </w:r>
      <w:proofErr w:type="spellEnd"/>
      <w:r w:rsidR="00524854">
        <w:t>)</w:t>
      </w:r>
      <w:r w:rsidR="00781FE9">
        <w:t>,</w:t>
      </w:r>
      <w:r w:rsidR="00141101">
        <w:t xml:space="preserve"> </w:t>
      </w:r>
      <w:r w:rsidR="007E417F">
        <w:t xml:space="preserve">20 mM Tris-HCl (pH8.0), 50 mM NaCl, 1 mM dithiothreitol (DTT), 1 mM EDTA, and 2.5 ng RNase in a volume of 40 </w:t>
      </w:r>
      <w:proofErr w:type="spellStart"/>
      <w:r w:rsidR="007E417F">
        <w:rPr>
          <w:rFonts w:ascii="Cambria" w:hAnsi="Cambria"/>
        </w:rPr>
        <w:t>μ</w:t>
      </w:r>
      <w:r w:rsidR="007E417F">
        <w:t>l</w:t>
      </w:r>
      <w:proofErr w:type="spellEnd"/>
      <w:r w:rsidR="007E417F">
        <w:t>.</w:t>
      </w:r>
      <w:r w:rsidR="00D125CB">
        <w:t xml:space="preserve"> </w:t>
      </w:r>
      <w:r w:rsidR="006D7914">
        <w:t>After 2 hours of incubation at 37</w:t>
      </w:r>
      <w:r w:rsidR="006D7914">
        <w:rPr>
          <w:rFonts w:ascii="Cambria" w:hAnsi="Cambria"/>
        </w:rPr>
        <w:t>°</w:t>
      </w:r>
      <w:r w:rsidR="006D7914">
        <w:t xml:space="preserve">C, the reaction was stopped by adding </w:t>
      </w:r>
      <w:r w:rsidR="00AE1C5B">
        <w:t xml:space="preserve">40 </w:t>
      </w:r>
      <w:proofErr w:type="spellStart"/>
      <w:r w:rsidR="00AE1C5B">
        <w:rPr>
          <w:rFonts w:ascii="Cambria" w:hAnsi="Cambria"/>
        </w:rPr>
        <w:t>μ</w:t>
      </w:r>
      <w:r w:rsidR="00AE1C5B">
        <w:t>g</w:t>
      </w:r>
      <w:proofErr w:type="spellEnd"/>
      <w:r w:rsidR="00AE1C5B">
        <w:t xml:space="preserve"> </w:t>
      </w:r>
      <w:r w:rsidR="00AE1C5B">
        <w:lastRenderedPageBreak/>
        <w:t xml:space="preserve">proteinase K </w:t>
      </w:r>
      <w:r w:rsidR="00490EEF">
        <w:t>with following incubation for</w:t>
      </w:r>
      <w:r w:rsidR="00AE1C5B">
        <w:t xml:space="preserve"> 20 min at 65</w:t>
      </w:r>
      <w:r w:rsidR="00AE1C5B">
        <w:rPr>
          <w:rFonts w:ascii="Cambria" w:hAnsi="Cambria"/>
        </w:rPr>
        <w:t>°</w:t>
      </w:r>
      <w:r w:rsidR="00AE1C5B">
        <w:t>C. Ten microliters of 1N NaOH was added to the reaction and then the reaction was incubated for 15 min at 37</w:t>
      </w:r>
      <w:r w:rsidR="00AE1C5B">
        <w:rPr>
          <w:rFonts w:ascii="Cambria" w:hAnsi="Cambria"/>
        </w:rPr>
        <w:t>°</w:t>
      </w:r>
      <w:r w:rsidR="00AE1C5B">
        <w:t xml:space="preserve">C. After </w:t>
      </w:r>
      <w:r w:rsidR="002112CE">
        <w:t>addition of</w:t>
      </w:r>
      <w:r w:rsidR="00AE1C5B">
        <w:t xml:space="preserve"> 10 </w:t>
      </w:r>
      <w:proofErr w:type="spellStart"/>
      <w:r w:rsidR="00AE1C5B">
        <w:rPr>
          <w:rFonts w:ascii="Cambria" w:hAnsi="Cambria"/>
        </w:rPr>
        <w:t>μ</w:t>
      </w:r>
      <w:r w:rsidR="00AE1C5B">
        <w:t>l</w:t>
      </w:r>
      <w:proofErr w:type="spellEnd"/>
      <w:r w:rsidR="00AE1C5B">
        <w:t xml:space="preserve"> of 1 N HCl</w:t>
      </w:r>
      <w:r w:rsidR="002112CE">
        <w:t xml:space="preserve"> to the mixture</w:t>
      </w:r>
      <w:r w:rsidR="00F55428">
        <w:t xml:space="preserve">, 10 </w:t>
      </w:r>
      <w:proofErr w:type="spellStart"/>
      <w:r w:rsidR="00F55428">
        <w:rPr>
          <w:rFonts w:ascii="Cambria" w:hAnsi="Cambria"/>
        </w:rPr>
        <w:t>μ</w:t>
      </w:r>
      <w:r w:rsidR="00F55428">
        <w:t>l</w:t>
      </w:r>
      <w:proofErr w:type="spellEnd"/>
      <w:r w:rsidR="00F55428">
        <w:t xml:space="preserve"> of the reaction was electrophoresed on a 15% </w:t>
      </w:r>
      <w:proofErr w:type="spellStart"/>
      <w:r w:rsidR="00F55428">
        <w:t>Novex</w:t>
      </w:r>
      <w:proofErr w:type="spellEnd"/>
      <w:r w:rsidR="00F55428">
        <w:t xml:space="preserve"> TBE-Urea gel</w:t>
      </w:r>
      <w:r w:rsidR="002B14AA">
        <w:t xml:space="preserve"> (catalog number: EC68885BOX; </w:t>
      </w:r>
      <w:proofErr w:type="spellStart"/>
      <w:r w:rsidR="002B14AA">
        <w:t>ThermoFisher</w:t>
      </w:r>
      <w:proofErr w:type="spellEnd"/>
      <w:r w:rsidR="002B14AA">
        <w:t xml:space="preserve"> Scientific)</w:t>
      </w:r>
      <w:r w:rsidR="00F55428">
        <w:t xml:space="preserve">.  </w:t>
      </w:r>
      <w:r w:rsidR="00B824C9">
        <w:t>The Gel Doc gel imaging system</w:t>
      </w:r>
      <w:r w:rsidR="00437291">
        <w:t xml:space="preserve"> (Bio-Rad) was used to scan the gel in Alexa-Flour 488 fluorescence mode. </w:t>
      </w:r>
      <w:r w:rsidR="00456545">
        <w:t xml:space="preserve">The deamination activity was expressed as percent deamination product over substrate signal. </w:t>
      </w:r>
      <w:r w:rsidR="00F43E8D">
        <w:t xml:space="preserve">The data represent the average of at least two independent determinations from </w:t>
      </w:r>
      <w:r w:rsidR="008915BB">
        <w:t xml:space="preserve">at least </w:t>
      </w:r>
      <w:r w:rsidR="00F43E8D">
        <w:t xml:space="preserve">two different transfections. </w:t>
      </w:r>
    </w:p>
    <w:p w14:paraId="561E4D3B" w14:textId="77777777" w:rsidR="005D0F1C" w:rsidRDefault="005D0F1C" w:rsidP="004B01D6">
      <w:pPr>
        <w:spacing w:line="480" w:lineRule="auto"/>
        <w:jc w:val="both"/>
      </w:pPr>
    </w:p>
    <w:p w14:paraId="5C52A072" w14:textId="68E21E63" w:rsidR="007B3EE0" w:rsidRDefault="001B0727" w:rsidP="004B01D6">
      <w:pPr>
        <w:spacing w:line="480" w:lineRule="auto"/>
        <w:jc w:val="both"/>
      </w:pPr>
      <w:r>
        <w:rPr>
          <w:b/>
        </w:rPr>
        <w:t>RNA extraction</w:t>
      </w:r>
      <w:r w:rsidR="004E52B4">
        <w:rPr>
          <w:b/>
        </w:rPr>
        <w:t>, RT-PCR,</w:t>
      </w:r>
      <w:r>
        <w:rPr>
          <w:b/>
        </w:rPr>
        <w:t xml:space="preserve"> and q</w:t>
      </w:r>
      <w:r w:rsidR="00D20AA2" w:rsidRPr="00D20AA2">
        <w:rPr>
          <w:b/>
        </w:rPr>
        <w:t>uantitative RT-PCR</w:t>
      </w:r>
      <w:r w:rsidR="00D20AA2">
        <w:t xml:space="preserve"> </w:t>
      </w:r>
    </w:p>
    <w:p w14:paraId="3A544F3F" w14:textId="16DDF523" w:rsidR="00164AE7" w:rsidRDefault="00D20AA2" w:rsidP="00C670E5">
      <w:pPr>
        <w:spacing w:line="480" w:lineRule="auto"/>
        <w:ind w:firstLine="720"/>
        <w:jc w:val="both"/>
      </w:pPr>
      <w:r>
        <w:t>Total RNA</w:t>
      </w:r>
      <w:r w:rsidR="00A76CF3">
        <w:t xml:space="preserve"> was isolated from </w:t>
      </w:r>
      <w:r w:rsidR="004301FD">
        <w:t xml:space="preserve">the </w:t>
      </w:r>
      <w:r w:rsidR="00A76CF3">
        <w:t xml:space="preserve">cells </w:t>
      </w:r>
      <w:r w:rsidR="00A41456">
        <w:t xml:space="preserve">using RNeasy Plus Mini Kit (catalog number: 74136; Qiagen). </w:t>
      </w:r>
      <w:r w:rsidR="00F865E2">
        <w:t xml:space="preserve">cDNA was synthesized using </w:t>
      </w:r>
      <w:proofErr w:type="spellStart"/>
      <w:r w:rsidR="00F865E2">
        <w:t>iScript</w:t>
      </w:r>
      <w:proofErr w:type="spellEnd"/>
      <w:r w:rsidR="00F865E2">
        <w:t xml:space="preserve"> cDNA synthesis kit </w:t>
      </w:r>
      <w:r w:rsidR="004301FD">
        <w:t>(catalog number: 1708891; Bio-Rad)</w:t>
      </w:r>
      <w:r w:rsidR="007759F5">
        <w:t xml:space="preserve"> </w:t>
      </w:r>
      <w:r w:rsidR="00F865E2">
        <w:t xml:space="preserve">following the </w:t>
      </w:r>
      <w:r w:rsidR="00B23B39">
        <w:t>manufacturer’s</w:t>
      </w:r>
      <w:r w:rsidR="00F865E2">
        <w:t xml:space="preserve"> instructions. All quantitative RT-PCR experiments were performed in triplicates on </w:t>
      </w:r>
      <w:proofErr w:type="spellStart"/>
      <w:r w:rsidR="00F865E2" w:rsidRPr="007759F5">
        <w:t>ICycler</w:t>
      </w:r>
      <w:proofErr w:type="spellEnd"/>
      <w:r w:rsidR="00F865E2" w:rsidRPr="007759F5">
        <w:t xml:space="preserve"> </w:t>
      </w:r>
      <w:proofErr w:type="spellStart"/>
      <w:r w:rsidR="00F865E2" w:rsidRPr="007759F5">
        <w:t>iQ</w:t>
      </w:r>
      <w:proofErr w:type="spellEnd"/>
      <w:r w:rsidR="00F865E2" w:rsidRPr="007759F5">
        <w:t xml:space="preserve"> Real-Time PCR Detection System</w:t>
      </w:r>
      <w:r w:rsidR="00F865E2">
        <w:t xml:space="preserve"> (Bio-Rad) </w:t>
      </w:r>
      <w:r w:rsidR="00F865E2" w:rsidRPr="00D02F17">
        <w:t xml:space="preserve">with </w:t>
      </w:r>
      <w:r w:rsidR="00F865E2">
        <w:t>TaqMan probes</w:t>
      </w:r>
      <w:r w:rsidR="00F75431">
        <w:t xml:space="preserve"> (</w:t>
      </w:r>
      <w:proofErr w:type="spellStart"/>
      <w:r w:rsidR="00F75431">
        <w:t>Thermo</w:t>
      </w:r>
      <w:proofErr w:type="spellEnd"/>
      <w:r w:rsidR="00F75431">
        <w:t xml:space="preserve"> Fisher Scientific)</w:t>
      </w:r>
      <w:r w:rsidR="00F865E2">
        <w:t xml:space="preserve">. </w:t>
      </w:r>
      <w:r w:rsidR="0081710E">
        <w:t xml:space="preserve">For quantitative RT-PCR, </w:t>
      </w:r>
      <w:r w:rsidR="00273DB7" w:rsidRPr="005240A1">
        <w:t>Human APOBEC3B (Hs00358981_m1-VIC-MGB)</w:t>
      </w:r>
      <w:r w:rsidR="003616FD" w:rsidRPr="005240A1">
        <w:t>, human APOBEC3C (Hs00819353_m1-VIC-MGB</w:t>
      </w:r>
      <w:r w:rsidR="007C5B00" w:rsidRPr="005240A1">
        <w:t>), and human GAPDH (Hs02786624_g1-FAM-MGB)</w:t>
      </w:r>
      <w:r w:rsidR="00E917D6" w:rsidRPr="005240A1">
        <w:t xml:space="preserve"> </w:t>
      </w:r>
      <w:r w:rsidR="002E1A16" w:rsidRPr="005240A1">
        <w:t>TaqMan probes</w:t>
      </w:r>
      <w:r w:rsidR="007915A2" w:rsidRPr="005240A1">
        <w:t xml:space="preserve"> (</w:t>
      </w:r>
      <w:proofErr w:type="spellStart"/>
      <w:r w:rsidR="007915A2" w:rsidRPr="005240A1">
        <w:t>Thermo</w:t>
      </w:r>
      <w:proofErr w:type="spellEnd"/>
      <w:r w:rsidR="007915A2" w:rsidRPr="005240A1">
        <w:t xml:space="preserve"> Fisher Scientific)</w:t>
      </w:r>
      <w:r w:rsidR="002E1A16" w:rsidRPr="005240A1">
        <w:t xml:space="preserve"> were used.</w:t>
      </w:r>
      <w:r w:rsidR="002E1A16">
        <w:t xml:space="preserve"> </w:t>
      </w:r>
      <w:r w:rsidR="00DC4D3B">
        <w:t xml:space="preserve">EML4-ALK fusion transcripts were confirmed with specific primer sets by RT-PCR. </w:t>
      </w:r>
      <w:r w:rsidR="00DE6D50">
        <w:t xml:space="preserve">Expression levels for individual transcripts were normalized with </w:t>
      </w:r>
      <w:r w:rsidR="00185DA6">
        <w:t xml:space="preserve">either </w:t>
      </w:r>
      <w:r w:rsidR="00DE6D50" w:rsidRPr="001137CD">
        <w:rPr>
          <w:i/>
          <w:iCs/>
        </w:rPr>
        <w:t>GAPDH</w:t>
      </w:r>
      <w:r w:rsidR="00185DA6">
        <w:t xml:space="preserve"> or </w:t>
      </w:r>
      <w:r w:rsidR="00185DA6" w:rsidRPr="001137CD">
        <w:rPr>
          <w:i/>
          <w:iCs/>
        </w:rPr>
        <w:t>ACTB</w:t>
      </w:r>
      <w:r w:rsidR="00DE6D50">
        <w:t xml:space="preserve">. </w:t>
      </w:r>
    </w:p>
    <w:p w14:paraId="3D934828" w14:textId="77777777" w:rsidR="00C670E5" w:rsidRPr="00C670E5" w:rsidRDefault="00C670E5" w:rsidP="001137CD">
      <w:pPr>
        <w:spacing w:line="480" w:lineRule="auto"/>
        <w:jc w:val="both"/>
      </w:pPr>
    </w:p>
    <w:p w14:paraId="79B69B47" w14:textId="77777777" w:rsidR="007B3EE0" w:rsidRDefault="005D0F1C" w:rsidP="00F6182C">
      <w:pPr>
        <w:spacing w:line="480" w:lineRule="auto"/>
        <w:jc w:val="both"/>
      </w:pPr>
      <w:r w:rsidRPr="005D0F1C">
        <w:rPr>
          <w:b/>
        </w:rPr>
        <w:lastRenderedPageBreak/>
        <w:t>Generation of HTGTS libraries</w:t>
      </w:r>
      <w:r>
        <w:t xml:space="preserve"> </w:t>
      </w:r>
    </w:p>
    <w:p w14:paraId="56D127D4" w14:textId="7AD8F66E" w:rsidR="005D0F1C" w:rsidRDefault="00EE7EA4" w:rsidP="000B208D">
      <w:pPr>
        <w:spacing w:line="480" w:lineRule="auto"/>
        <w:ind w:firstLine="720"/>
        <w:jc w:val="both"/>
      </w:pPr>
      <w:r>
        <w:t>HTGTS</w:t>
      </w:r>
      <w:r w:rsidR="00BF315F">
        <w:t xml:space="preserve"> libraries were generated by emulsion-mediated PCR (EM-PCR) methods as previously described</w:t>
      </w:r>
      <w:r w:rsidR="00A204F5">
        <w:fldChar w:fldCharType="begin">
          <w:fldData xml:space="preserve">PEVuZE5vdGU+PENpdGU+PEF1dGhvcj5DaGlhcmxlPC9BdXRob3I+PFllYXI+MjAxMTwvWWVhcj48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=
</w:fldData>
        </w:fldChar>
      </w:r>
      <w:r w:rsidR="00AE0F91">
        <w:instrText xml:space="preserve"> ADDIN EN.CITE </w:instrText>
      </w:r>
      <w:r w:rsidR="00AE0F91">
        <w:fldChar w:fldCharType="begin">
          <w:fldData xml:space="preserve">PEVuZE5vdGU+PENpdGU+PEF1dGhvcj5DaGlhcmxlPC9BdXRob3I+PFllYXI+MjAxMTwvWWVhcj48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=
</w:fldData>
        </w:fldChar>
      </w:r>
      <w:r w:rsidR="00AE0F91">
        <w:instrText xml:space="preserve"> ADDIN EN.CITE.DATA </w:instrText>
      </w:r>
      <w:r w:rsidR="00AE0F91">
        <w:fldChar w:fldCharType="end"/>
      </w:r>
      <w:r w:rsidR="00A204F5">
        <w:fldChar w:fldCharType="separate"/>
      </w:r>
      <w:r w:rsidR="00AE0F91" w:rsidRPr="00AE0F91">
        <w:rPr>
          <w:noProof/>
          <w:vertAlign w:val="superscript"/>
        </w:rPr>
        <w:t>5</w:t>
      </w:r>
      <w:r w:rsidR="00A204F5">
        <w:fldChar w:fldCharType="end"/>
      </w:r>
      <w:r w:rsidR="00BF315F">
        <w:t xml:space="preserve">. </w:t>
      </w:r>
      <w:r w:rsidR="00C10E0D">
        <w:t xml:space="preserve">Briefly, gDNA was digested </w:t>
      </w:r>
      <w:proofErr w:type="spellStart"/>
      <w:r w:rsidR="00C10E0D">
        <w:t>HaeIII</w:t>
      </w:r>
      <w:proofErr w:type="spellEnd"/>
      <w:r w:rsidR="00C10E0D">
        <w:t xml:space="preserve"> enzyme (catalog number: R0108; New England Biolabs) overnight. </w:t>
      </w:r>
      <w:proofErr w:type="spellStart"/>
      <w:r w:rsidR="00902BCB">
        <w:t>HaeIII</w:t>
      </w:r>
      <w:proofErr w:type="spellEnd"/>
      <w:r w:rsidR="00902BCB">
        <w:t xml:space="preserve">-digested blunt ends were A-tailed with Klenow fragment (3’-&gt;5’ </w:t>
      </w:r>
      <w:proofErr w:type="spellStart"/>
      <w:r w:rsidR="00902BCB">
        <w:t>exo</w:t>
      </w:r>
      <w:proofErr w:type="spellEnd"/>
      <w:r w:rsidR="00902BCB">
        <w:t xml:space="preserve">-, </w:t>
      </w:r>
      <w:r w:rsidR="00924259">
        <w:t>catalog number: M0212; New England Biolabs).</w:t>
      </w:r>
      <w:r w:rsidR="00597FDC">
        <w:t xml:space="preserve"> An asymmetric adaptor (composed of an upper liner and a lower 3’-modified linker) was then </w:t>
      </w:r>
      <w:r w:rsidR="00CA1F47">
        <w:t xml:space="preserve">ligated to fragmented </w:t>
      </w:r>
      <w:r w:rsidR="00D938B6">
        <w:t xml:space="preserve">DNA. To remove the unrearranged I-SceI cassettes or the unrearranged endogenous </w:t>
      </w:r>
      <w:r w:rsidR="00D938B6" w:rsidRPr="008A60BD">
        <w:rPr>
          <w:i/>
        </w:rPr>
        <w:t>c-</w:t>
      </w:r>
      <w:proofErr w:type="spellStart"/>
      <w:r w:rsidR="00D938B6" w:rsidRPr="008A60BD">
        <w:rPr>
          <w:i/>
        </w:rPr>
        <w:t>myc</w:t>
      </w:r>
      <w:proofErr w:type="spellEnd"/>
      <w:r w:rsidR="00D938B6">
        <w:t xml:space="preserve"> locus, </w:t>
      </w:r>
      <w:r w:rsidR="008A60BD">
        <w:t xml:space="preserve">ligation reactions were digested with </w:t>
      </w:r>
      <w:proofErr w:type="spellStart"/>
      <w:r w:rsidR="008A60BD">
        <w:t>EcoRV</w:t>
      </w:r>
      <w:proofErr w:type="spellEnd"/>
      <w:r w:rsidR="008A60BD">
        <w:t xml:space="preserve"> </w:t>
      </w:r>
      <w:r w:rsidR="00F400EC">
        <w:t xml:space="preserve">(catalog number: R0195L; New England </w:t>
      </w:r>
      <w:proofErr w:type="spellStart"/>
      <w:r w:rsidR="00F400EC">
        <w:t>BioLabs</w:t>
      </w:r>
      <w:proofErr w:type="spellEnd"/>
      <w:r w:rsidR="00F400EC">
        <w:t xml:space="preserve">) </w:t>
      </w:r>
      <w:r w:rsidR="008A60BD">
        <w:t xml:space="preserve">and </w:t>
      </w:r>
      <w:proofErr w:type="spellStart"/>
      <w:r w:rsidR="008A60BD">
        <w:t>XbaI</w:t>
      </w:r>
      <w:proofErr w:type="spellEnd"/>
      <w:r w:rsidR="0042694C">
        <w:t xml:space="preserve"> (catalog number: R0145L; New England </w:t>
      </w:r>
      <w:proofErr w:type="spellStart"/>
      <w:r w:rsidR="0042694C">
        <w:t>BioLabs</w:t>
      </w:r>
      <w:proofErr w:type="spellEnd"/>
      <w:r w:rsidR="0042694C">
        <w:t>)</w:t>
      </w:r>
      <w:r w:rsidR="008A60BD">
        <w:t xml:space="preserve">. </w:t>
      </w:r>
      <w:r w:rsidR="003272F2">
        <w:t xml:space="preserve">In the first round of PCR, DNA was amplified using a biotinylated forward primer and an adaptor-specific reverse primer with Phusion </w:t>
      </w:r>
      <w:r w:rsidR="004A46C6">
        <w:t xml:space="preserve">High-Fidelity DNA </w:t>
      </w:r>
      <w:r w:rsidR="003272F2">
        <w:t>polymerase (</w:t>
      </w:r>
      <w:r w:rsidR="004A46C6">
        <w:t xml:space="preserve">catalog number: F530S; </w:t>
      </w:r>
      <w:proofErr w:type="spellStart"/>
      <w:r w:rsidR="003272F2">
        <w:t>Thermo</w:t>
      </w:r>
      <w:proofErr w:type="spellEnd"/>
      <w:r w:rsidR="003272F2">
        <w:t xml:space="preserve"> </w:t>
      </w:r>
      <w:r w:rsidR="004A46C6">
        <w:t xml:space="preserve">Fisher </w:t>
      </w:r>
      <w:r w:rsidR="003272F2">
        <w:t xml:space="preserve">Scientific). </w:t>
      </w:r>
      <w:r w:rsidR="00957A7C">
        <w:t>Twenty</w:t>
      </w:r>
      <w:r w:rsidR="003272F2">
        <w:t xml:space="preserve"> cycles</w:t>
      </w:r>
      <w:r w:rsidR="00957A7C">
        <w:t xml:space="preserve"> of PCR</w:t>
      </w:r>
      <w:r w:rsidR="003272F2">
        <w:t xml:space="preserve"> were performed in the following conditions: 98</w:t>
      </w:r>
      <w:r w:rsidR="00555DE1">
        <w:rPr>
          <w:rFonts w:ascii="Cambria" w:hAnsi="Cambria"/>
        </w:rPr>
        <w:t>°</w:t>
      </w:r>
      <w:r w:rsidR="00555DE1">
        <w:t>C for 10 sec, 58</w:t>
      </w:r>
      <w:r w:rsidR="00555DE1">
        <w:rPr>
          <w:rFonts w:ascii="Cambria" w:hAnsi="Cambria"/>
        </w:rPr>
        <w:t>°</w:t>
      </w:r>
      <w:r w:rsidR="00555DE1">
        <w:t>C for 30 sec, and 72</w:t>
      </w:r>
      <w:r w:rsidR="00555DE1">
        <w:rPr>
          <w:rFonts w:ascii="Cambria" w:hAnsi="Cambria"/>
        </w:rPr>
        <w:t>°</w:t>
      </w:r>
      <w:r w:rsidR="00555DE1">
        <w:t xml:space="preserve">C for 30 sec. </w:t>
      </w:r>
      <w:r w:rsidR="003362B9">
        <w:t>Biotinylated PCR pro</w:t>
      </w:r>
      <w:r w:rsidR="00555DE1">
        <w:t xml:space="preserve">ducts were </w:t>
      </w:r>
      <w:r w:rsidR="003362B9">
        <w:t>enriched</w:t>
      </w:r>
      <w:r w:rsidR="00555DE1">
        <w:t xml:space="preserve"> using the </w:t>
      </w:r>
      <w:proofErr w:type="spellStart"/>
      <w:r w:rsidR="00555DE1">
        <w:t>Dynabeads</w:t>
      </w:r>
      <w:proofErr w:type="spellEnd"/>
      <w:r w:rsidR="00555DE1">
        <w:t xml:space="preserve"> MyOne streptavidin C1 (</w:t>
      </w:r>
      <w:r w:rsidR="001A0458">
        <w:t xml:space="preserve">catalog number: 65002; </w:t>
      </w:r>
      <w:proofErr w:type="spellStart"/>
      <w:r w:rsidR="001A0458">
        <w:t>Thermo</w:t>
      </w:r>
      <w:proofErr w:type="spellEnd"/>
      <w:r w:rsidR="001A0458">
        <w:t xml:space="preserve"> Fisher Scientific</w:t>
      </w:r>
      <w:r w:rsidR="00555DE1">
        <w:t>), followed</w:t>
      </w:r>
      <w:r w:rsidR="009B4197">
        <w:t xml:space="preserve"> by an additional </w:t>
      </w:r>
      <w:r w:rsidR="00555DE1">
        <w:t xml:space="preserve">digestion with blocking enzymes </w:t>
      </w:r>
      <w:r w:rsidR="009B4197">
        <w:t xml:space="preserve">for 2 h. </w:t>
      </w:r>
      <w:r w:rsidR="00342B4C">
        <w:t xml:space="preserve">Biotinylated </w:t>
      </w:r>
      <w:r w:rsidR="00555DE1">
        <w:t>PCR products were eluted from the beads by 30 min incubation with 95% formamide/10mM EDTA at 65</w:t>
      </w:r>
      <w:r w:rsidR="00555DE1">
        <w:rPr>
          <w:rFonts w:ascii="Cambria" w:hAnsi="Cambria"/>
        </w:rPr>
        <w:t>°</w:t>
      </w:r>
      <w:r w:rsidR="00555DE1">
        <w:t>C, and purified</w:t>
      </w:r>
      <w:r w:rsidR="00342B4C">
        <w:t xml:space="preserve"> using Gel Extraction Kit (catalog number: 2870; Qiagen)</w:t>
      </w:r>
      <w:r w:rsidR="00555DE1">
        <w:t xml:space="preserve">. </w:t>
      </w:r>
      <w:r w:rsidR="009A7B27">
        <w:t>In the second round of PCR, t</w:t>
      </w:r>
      <w:r w:rsidR="00555DE1">
        <w:t xml:space="preserve">he purified products were amplified </w:t>
      </w:r>
      <w:r w:rsidR="009A7B27">
        <w:t xml:space="preserve">with </w:t>
      </w:r>
      <w:r w:rsidR="00555DE1">
        <w:t>EM-PCR in an oil-surfactant mixture. The emulation mixture was divided into individual aliquots and PCR was performed using the following conditions: 20 cycles of 94</w:t>
      </w:r>
      <w:r w:rsidR="00555DE1">
        <w:rPr>
          <w:rFonts w:ascii="Cambria" w:hAnsi="Cambria"/>
        </w:rPr>
        <w:t>°</w:t>
      </w:r>
      <w:r w:rsidR="00555DE1">
        <w:t>C for 30 sec, 60</w:t>
      </w:r>
      <w:r w:rsidR="00555DE1">
        <w:rPr>
          <w:rFonts w:ascii="Cambria" w:hAnsi="Cambria"/>
        </w:rPr>
        <w:t>°</w:t>
      </w:r>
      <w:r w:rsidR="00555DE1">
        <w:t>C for 30 sec, and 72</w:t>
      </w:r>
      <w:r w:rsidR="00555DE1">
        <w:rPr>
          <w:rFonts w:ascii="Cambria" w:hAnsi="Cambria"/>
        </w:rPr>
        <w:t>°</w:t>
      </w:r>
      <w:r w:rsidR="00555DE1">
        <w:t xml:space="preserve">C for 1 min. </w:t>
      </w:r>
      <w:r w:rsidR="00B16F3F">
        <w:t xml:space="preserve">The PCR </w:t>
      </w:r>
      <w:r w:rsidR="00555DE1">
        <w:t xml:space="preserve">products were pooled and centrifuged for 5 min at 14,000 rpm to separate the </w:t>
      </w:r>
      <w:r w:rsidR="00B16F3F">
        <w:t xml:space="preserve">PCR </w:t>
      </w:r>
      <w:r w:rsidR="00B16F3F">
        <w:lastRenderedPageBreak/>
        <w:t>product-containing phase</w:t>
      </w:r>
      <w:r w:rsidR="00555DE1">
        <w:t xml:space="preserve"> and </w:t>
      </w:r>
      <w:r w:rsidR="00B16F3F">
        <w:t xml:space="preserve">the oil layer. The layer was removed and the PCR products were </w:t>
      </w:r>
      <w:r w:rsidR="00555DE1">
        <w:t xml:space="preserve">extracted </w:t>
      </w:r>
      <w:r w:rsidR="00B16F3F">
        <w:t xml:space="preserve">with diethyl ether </w:t>
      </w:r>
      <w:r w:rsidR="00555DE1">
        <w:t>three times</w:t>
      </w:r>
      <w:r w:rsidR="00B16F3F">
        <w:t xml:space="preserve">. EM-PCR amplicons were purified using the Gel Extraction Kit. </w:t>
      </w:r>
      <w:r w:rsidR="00BF2D5A">
        <w:t xml:space="preserve">The third </w:t>
      </w:r>
      <w:r w:rsidR="00555DE1">
        <w:t xml:space="preserve">round of PCR </w:t>
      </w:r>
      <w:r w:rsidR="009E0AB0">
        <w:t xml:space="preserve">(10 cycles) was performed with the same primers as in </w:t>
      </w:r>
      <w:r w:rsidR="00F6182C">
        <w:t>the second round of PCR</w:t>
      </w:r>
      <w:r w:rsidR="009E0AB0">
        <w:t xml:space="preserve">, but with the addition of linkers and barcodes for Illumina Mi-seq sequencing. </w:t>
      </w:r>
      <w:r w:rsidR="00F6182C">
        <w:t xml:space="preserve">The third round </w:t>
      </w:r>
      <w:r w:rsidR="009E0AB0">
        <w:t>PCR products were</w:t>
      </w:r>
      <w:r w:rsidR="00F6182C">
        <w:t xml:space="preserve"> </w:t>
      </w:r>
      <w:proofErr w:type="gramStart"/>
      <w:r w:rsidR="00F6182C">
        <w:t>size-fractionated</w:t>
      </w:r>
      <w:proofErr w:type="gramEnd"/>
      <w:r w:rsidR="00F6182C">
        <w:t xml:space="preserve"> for DNA frag</w:t>
      </w:r>
      <w:r w:rsidR="009E0AB0">
        <w:t>m</w:t>
      </w:r>
      <w:r w:rsidR="00F6182C">
        <w:t>en</w:t>
      </w:r>
      <w:r w:rsidR="009E0AB0">
        <w:t>ts between 300 and 1,000 base pairs on a 1% agarose gel</w:t>
      </w:r>
      <w:r w:rsidR="00F6182C">
        <w:t xml:space="preserve"> (catalog number: 1613102; Bio-Rad). The PCR products containing Illumina barcodes were extracted with the Gel Extraction Kit. </w:t>
      </w:r>
    </w:p>
    <w:p w14:paraId="75B3294E" w14:textId="5C493D80" w:rsidR="00253D18" w:rsidRDefault="009E0AB0" w:rsidP="004B01D6">
      <w:pPr>
        <w:spacing w:line="480" w:lineRule="auto"/>
        <w:jc w:val="both"/>
      </w:pPr>
      <w:r>
        <w:t xml:space="preserve">        Nucleotide sequences of junctions were generated by Mi-seq (Illumina NS500 SE150</w:t>
      </w:r>
      <w:r w:rsidR="00F6182C">
        <w:t xml:space="preserve"> or PE250</w:t>
      </w:r>
      <w:r>
        <w:t>) sequencing at the Molecular Biology Core Facilit</w:t>
      </w:r>
      <w:r w:rsidR="00F6182C">
        <w:t>y</w:t>
      </w:r>
      <w:r>
        <w:t xml:space="preserve"> of the Dana-Farber Cancer Institute. At least three independent libraries were generated </w:t>
      </w:r>
      <w:r w:rsidR="00A474D5">
        <w:t xml:space="preserve">in fibroblast, and each APOBEC library in </w:t>
      </w:r>
      <w:r w:rsidR="007A51A3">
        <w:t xml:space="preserve">primary </w:t>
      </w:r>
      <w:r w:rsidR="00A474D5">
        <w:t xml:space="preserve">B cells were pooled together to reach the similar number of translocation junctions. </w:t>
      </w:r>
    </w:p>
    <w:p w14:paraId="2ECEA097" w14:textId="77777777" w:rsidR="00A474D5" w:rsidRPr="005D11C2" w:rsidRDefault="00A474D5" w:rsidP="004B01D6">
      <w:pPr>
        <w:spacing w:line="480" w:lineRule="auto"/>
        <w:jc w:val="both"/>
        <w:rPr>
          <w:color w:val="FF0000"/>
        </w:rPr>
      </w:pPr>
    </w:p>
    <w:p w14:paraId="1EF8C07B" w14:textId="77777777" w:rsidR="00FE7A2E" w:rsidRPr="00602117" w:rsidRDefault="00FE7A2E" w:rsidP="00FE7A2E">
      <w:pPr>
        <w:spacing w:line="480" w:lineRule="auto"/>
        <w:jc w:val="both"/>
        <w:rPr>
          <w:rFonts w:ascii="Cambria" w:hAnsi="Cambria" w:cs="Arial"/>
          <w:b/>
          <w:color w:val="000000" w:themeColor="text1"/>
        </w:rPr>
      </w:pPr>
      <w:r w:rsidRPr="00E054DF">
        <w:rPr>
          <w:rFonts w:ascii="Cambria" w:hAnsi="Cambria" w:cs="Arial"/>
          <w:b/>
          <w:color w:val="000000" w:themeColor="text1"/>
        </w:rPr>
        <w:t>HTGTS data analysis</w:t>
      </w:r>
    </w:p>
    <w:p w14:paraId="6F7747A5" w14:textId="5A4B0C94" w:rsidR="00757616" w:rsidRPr="00757616" w:rsidRDefault="00FE7A2E" w:rsidP="00757616">
      <w:pPr>
        <w:spacing w:line="480" w:lineRule="auto"/>
        <w:jc w:val="both"/>
        <w:rPr>
          <w:rFonts w:ascii="Cambria" w:hAnsi="Cambria" w:cs="Arial"/>
          <w:bCs/>
          <w:iCs/>
          <w:color w:val="000000" w:themeColor="text1"/>
        </w:rPr>
      </w:pPr>
      <w:r w:rsidRPr="00602117">
        <w:rPr>
          <w:rFonts w:ascii="Cambria" w:hAnsi="Cambria" w:cs="Arial"/>
          <w:b/>
          <w:i/>
          <w:color w:val="000000" w:themeColor="text1"/>
        </w:rPr>
        <w:t xml:space="preserve"> </w:t>
      </w:r>
      <w:r w:rsidRPr="00602117">
        <w:rPr>
          <w:rFonts w:ascii="Cambria" w:hAnsi="Cambria" w:cs="Arial"/>
          <w:b/>
          <w:i/>
          <w:color w:val="000000" w:themeColor="text1"/>
        </w:rPr>
        <w:tab/>
      </w:r>
      <w:r w:rsidR="00757616" w:rsidRPr="00757616">
        <w:rPr>
          <w:rFonts w:ascii="Cambria" w:hAnsi="Cambria" w:cs="Arial"/>
          <w:b/>
          <w:i/>
          <w:color w:val="000000" w:themeColor="text1"/>
        </w:rPr>
        <w:t>Data process and alignment.</w:t>
      </w:r>
      <w:r w:rsidR="00757616" w:rsidRPr="00757616">
        <w:rPr>
          <w:rFonts w:ascii="Cambria" w:hAnsi="Cambria" w:cs="Arial"/>
          <w:bCs/>
          <w:iCs/>
          <w:color w:val="000000" w:themeColor="text1"/>
        </w:rPr>
        <w:t xml:space="preserve"> HTGTS sequences in library were processed and aligned as previously described</w:t>
      </w:r>
      <w:r w:rsidR="00315190">
        <w:rPr>
          <w:rFonts w:ascii="Cambria" w:hAnsi="Cambria" w:cs="Arial"/>
          <w:bCs/>
          <w:iCs/>
          <w:color w:val="000000" w:themeColor="text1"/>
        </w:rPr>
        <w:fldChar w:fldCharType="begin">
          <w:fldData xml:space="preserve">PEVuZE5vdGU+PENpdGU+PEF1dGhvcj5Db21wYWdubzwvQXV0aG9yPjxZZWFyPjIwMTc8L1llYXI+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</w:fldData>
        </w:fldChar>
      </w:r>
      <w:r w:rsidR="00AE0F91">
        <w:rPr>
          <w:rFonts w:ascii="Cambria" w:hAnsi="Cambria" w:cs="Arial"/>
          <w:bCs/>
          <w:iCs/>
          <w:color w:val="000000" w:themeColor="text1"/>
        </w:rPr>
        <w:instrText xml:space="preserve"> ADDIN EN.CITE </w:instrText>
      </w:r>
      <w:r w:rsidR="00AE0F91">
        <w:rPr>
          <w:rFonts w:ascii="Cambria" w:hAnsi="Cambria" w:cs="Arial"/>
          <w:bCs/>
          <w:iCs/>
          <w:color w:val="000000" w:themeColor="text1"/>
        </w:rPr>
        <w:fldChar w:fldCharType="begin">
          <w:fldData xml:space="preserve">PEVuZE5vdGU+PENpdGU+PEF1dGhvcj5Db21wYWdubzwvQXV0aG9yPjxZZWFyPjIwMTc8L1llYXI+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</w:fldData>
        </w:fldChar>
      </w:r>
      <w:r w:rsidR="00AE0F91">
        <w:rPr>
          <w:rFonts w:ascii="Cambria" w:hAnsi="Cambria" w:cs="Arial"/>
          <w:bCs/>
          <w:iCs/>
          <w:color w:val="000000" w:themeColor="text1"/>
        </w:rPr>
        <w:instrText xml:space="preserve"> ADDIN EN.CITE.DATA </w:instrText>
      </w:r>
      <w:r w:rsidR="00AE0F91">
        <w:rPr>
          <w:rFonts w:ascii="Cambria" w:hAnsi="Cambria" w:cs="Arial"/>
          <w:bCs/>
          <w:iCs/>
          <w:color w:val="000000" w:themeColor="text1"/>
        </w:rPr>
      </w:r>
      <w:r w:rsidR="00AE0F91">
        <w:rPr>
          <w:rFonts w:ascii="Cambria" w:hAnsi="Cambria" w:cs="Arial"/>
          <w:bCs/>
          <w:iCs/>
          <w:color w:val="000000" w:themeColor="text1"/>
        </w:rPr>
        <w:fldChar w:fldCharType="end"/>
      </w:r>
      <w:r w:rsidR="00315190">
        <w:rPr>
          <w:rFonts w:ascii="Cambria" w:hAnsi="Cambria" w:cs="Arial"/>
          <w:bCs/>
          <w:iCs/>
          <w:color w:val="000000" w:themeColor="text1"/>
        </w:rPr>
      </w:r>
      <w:r w:rsidR="00315190">
        <w:rPr>
          <w:rFonts w:ascii="Cambria" w:hAnsi="Cambria" w:cs="Arial"/>
          <w:bCs/>
          <w:iCs/>
          <w:color w:val="000000" w:themeColor="text1"/>
        </w:rPr>
        <w:fldChar w:fldCharType="separate"/>
      </w:r>
      <w:r w:rsidR="00AE0F91" w:rsidRPr="00AE0F91">
        <w:rPr>
          <w:rFonts w:ascii="Cambria" w:hAnsi="Cambria" w:cs="Arial"/>
          <w:bCs/>
          <w:iCs/>
          <w:noProof/>
          <w:color w:val="000000" w:themeColor="text1"/>
          <w:vertAlign w:val="superscript"/>
        </w:rPr>
        <w:t>6</w:t>
      </w:r>
      <w:r w:rsidR="00315190">
        <w:rPr>
          <w:rFonts w:ascii="Cambria" w:hAnsi="Cambria" w:cs="Arial"/>
          <w:bCs/>
          <w:iCs/>
          <w:color w:val="000000" w:themeColor="text1"/>
        </w:rPr>
        <w:fldChar w:fldCharType="end"/>
      </w:r>
      <w:r w:rsidR="00757616" w:rsidRPr="00757616">
        <w:rPr>
          <w:rFonts w:ascii="Cambria" w:hAnsi="Cambria" w:cs="Arial"/>
          <w:bCs/>
          <w:iCs/>
          <w:color w:val="000000" w:themeColor="text1"/>
        </w:rPr>
        <w:t xml:space="preserve">. Briefly, reads for each experimental condition were demultiplexed by designed barcodes. To enhance specificity and ensure analyzed sequences containing bait portion, reads were further filtered by the presence of primer plus additional 5 downstream bases. The barcode, primer and bait portion of the remained sequences were masked for alignment analysis. Next, the processed sequences were aligned to mouse genome (mm9) using BLAT, and finally aligned sequences were further cleaned by removing PCR repeats (reads with same </w:t>
      </w:r>
      <w:r w:rsidR="00757616" w:rsidRPr="00757616">
        <w:rPr>
          <w:rFonts w:ascii="Cambria" w:hAnsi="Cambria" w:cs="Arial"/>
          <w:bCs/>
          <w:iCs/>
          <w:color w:val="000000" w:themeColor="text1"/>
        </w:rPr>
        <w:lastRenderedPageBreak/>
        <w:t xml:space="preserve">junction position in alignment to the reference genome and a start position in the read less than 3 bp apart), invalid alignments (including alignment scores &lt; 30, reads with multiple alignments having a score difference &lt; 4 and alignments having 10-nucleotide gaps) and ligation artifacts (for example, random </w:t>
      </w:r>
      <w:proofErr w:type="spellStart"/>
      <w:r w:rsidR="00757616" w:rsidRPr="00757616">
        <w:rPr>
          <w:rFonts w:ascii="Cambria" w:hAnsi="Cambria" w:cs="Arial"/>
          <w:bCs/>
          <w:iCs/>
          <w:color w:val="000000" w:themeColor="text1"/>
        </w:rPr>
        <w:t>HaeIII</w:t>
      </w:r>
      <w:proofErr w:type="spellEnd"/>
      <w:r w:rsidR="00757616" w:rsidRPr="00757616">
        <w:rPr>
          <w:rFonts w:ascii="Cambria" w:hAnsi="Cambria" w:cs="Arial"/>
          <w:bCs/>
          <w:iCs/>
          <w:color w:val="000000" w:themeColor="text1"/>
        </w:rPr>
        <w:t xml:space="preserve"> restriction sites ligated to bait </w:t>
      </w:r>
      <w:proofErr w:type="spellStart"/>
      <w:r w:rsidR="00757616" w:rsidRPr="00757616">
        <w:rPr>
          <w:rFonts w:ascii="Cambria" w:hAnsi="Cambria" w:cs="Arial"/>
          <w:bCs/>
          <w:iCs/>
          <w:color w:val="000000" w:themeColor="text1"/>
        </w:rPr>
        <w:t>breaksite</w:t>
      </w:r>
      <w:proofErr w:type="spellEnd"/>
      <w:r w:rsidR="00757616" w:rsidRPr="00757616">
        <w:rPr>
          <w:rFonts w:ascii="Cambria" w:hAnsi="Cambria" w:cs="Arial"/>
          <w:bCs/>
          <w:iCs/>
          <w:color w:val="000000" w:themeColor="text1"/>
        </w:rPr>
        <w:t>). Translocation junction position was determined based on the genomic position of the 5’ end of the aligned read.</w:t>
      </w:r>
    </w:p>
    <w:p w14:paraId="1D2FDCBB" w14:textId="35D1FF21" w:rsidR="00757616" w:rsidRDefault="00757616" w:rsidP="00A61076">
      <w:pPr>
        <w:spacing w:line="480" w:lineRule="auto"/>
        <w:ind w:firstLine="720"/>
        <w:jc w:val="both"/>
        <w:rPr>
          <w:rFonts w:ascii="Cambria" w:hAnsi="Cambria" w:cs="Arial"/>
          <w:bCs/>
          <w:iCs/>
          <w:color w:val="000000" w:themeColor="text1"/>
        </w:rPr>
      </w:pPr>
      <w:r w:rsidRPr="00757616">
        <w:rPr>
          <w:rFonts w:ascii="Cambria" w:hAnsi="Cambria" w:cs="Arial"/>
          <w:b/>
          <w:i/>
          <w:color w:val="000000" w:themeColor="text1"/>
        </w:rPr>
        <w:t>Cluster identification.</w:t>
      </w:r>
      <w:r w:rsidRPr="00757616">
        <w:rPr>
          <w:rFonts w:ascii="Cambria" w:hAnsi="Cambria" w:cs="Arial"/>
          <w:bCs/>
          <w:iCs/>
          <w:color w:val="000000" w:themeColor="text1"/>
        </w:rPr>
        <w:t xml:space="preserve"> Based on translocation junctions pooled from biological replicates, we identified </w:t>
      </w:r>
      <w:r w:rsidR="00E054DF">
        <w:rPr>
          <w:rFonts w:ascii="Cambria" w:hAnsi="Cambria" w:cs="Arial"/>
          <w:bCs/>
          <w:iCs/>
          <w:color w:val="000000" w:themeColor="text1"/>
        </w:rPr>
        <w:t>translocation clusters</w:t>
      </w:r>
      <w:r w:rsidRPr="00757616">
        <w:rPr>
          <w:rFonts w:ascii="Cambria" w:hAnsi="Cambria" w:cs="Arial"/>
          <w:bCs/>
          <w:iCs/>
          <w:color w:val="000000" w:themeColor="text1"/>
        </w:rPr>
        <w:t xml:space="preserve">. </w:t>
      </w:r>
      <w:r w:rsidR="00E054DF" w:rsidRPr="00E054DF">
        <w:rPr>
          <w:rFonts w:ascii="Cambria" w:hAnsi="Cambria" w:cs="Arial"/>
          <w:bCs/>
          <w:iCs/>
          <w:color w:val="000000" w:themeColor="text1"/>
        </w:rPr>
        <w:t>The FC</w:t>
      </w:r>
      <w:r w:rsidR="00AE0F91">
        <w:rPr>
          <w:rFonts w:ascii="Cambria" w:hAnsi="Cambria" w:cs="Arial"/>
          <w:bCs/>
          <w:iCs/>
          <w:color w:val="000000" w:themeColor="text1"/>
        </w:rPr>
        <w:t>R</w:t>
      </w:r>
      <w:r w:rsidR="00E054DF" w:rsidRPr="00E054DF">
        <w:rPr>
          <w:rFonts w:ascii="Cambria" w:hAnsi="Cambria" w:cs="Arial"/>
          <w:bCs/>
          <w:iCs/>
          <w:color w:val="000000" w:themeColor="text1"/>
        </w:rPr>
        <w:t>s were identified by RIDER v1.0 that we developed</w:t>
      </w:r>
      <w:r w:rsidR="009F5F8E">
        <w:rPr>
          <w:rFonts w:ascii="Cambria" w:hAnsi="Cambria" w:cs="Arial"/>
          <w:bCs/>
          <w:iCs/>
          <w:color w:val="000000" w:themeColor="text1"/>
        </w:rPr>
        <w:fldChar w:fldCharType="begin">
          <w:fldData xml:space="preserve">PEVuZE5vdGU+PENpdGU+PEF1dGhvcj5Db21wYWdubzwvQXV0aG9yPjxZZWFyPjIwMTc8L1llYXI+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</w:fldData>
        </w:fldChar>
      </w:r>
      <w:r w:rsidR="00AE0F91">
        <w:rPr>
          <w:rFonts w:ascii="Cambria" w:hAnsi="Cambria" w:cs="Arial"/>
          <w:bCs/>
          <w:iCs/>
          <w:color w:val="000000" w:themeColor="text1"/>
        </w:rPr>
        <w:instrText xml:space="preserve"> ADDIN EN.CITE </w:instrText>
      </w:r>
      <w:r w:rsidR="00AE0F91">
        <w:rPr>
          <w:rFonts w:ascii="Cambria" w:hAnsi="Cambria" w:cs="Arial"/>
          <w:bCs/>
          <w:iCs/>
          <w:color w:val="000000" w:themeColor="text1"/>
        </w:rPr>
        <w:fldChar w:fldCharType="begin">
          <w:fldData xml:space="preserve">PEVuZE5vdGU+PENpdGU+PEF1dGhvcj5Db21wYWdubzwvQXV0aG9yPjxZZWFyPjIwMTc8L1llYXI+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</w:fldData>
        </w:fldChar>
      </w:r>
      <w:r w:rsidR="00AE0F91">
        <w:rPr>
          <w:rFonts w:ascii="Cambria" w:hAnsi="Cambria" w:cs="Arial"/>
          <w:bCs/>
          <w:iCs/>
          <w:color w:val="000000" w:themeColor="text1"/>
        </w:rPr>
        <w:instrText xml:space="preserve"> ADDIN EN.CITE.DATA </w:instrText>
      </w:r>
      <w:r w:rsidR="00AE0F91">
        <w:rPr>
          <w:rFonts w:ascii="Cambria" w:hAnsi="Cambria" w:cs="Arial"/>
          <w:bCs/>
          <w:iCs/>
          <w:color w:val="000000" w:themeColor="text1"/>
        </w:rPr>
      </w:r>
      <w:r w:rsidR="00AE0F91">
        <w:rPr>
          <w:rFonts w:ascii="Cambria" w:hAnsi="Cambria" w:cs="Arial"/>
          <w:bCs/>
          <w:iCs/>
          <w:color w:val="000000" w:themeColor="text1"/>
        </w:rPr>
        <w:fldChar w:fldCharType="end"/>
      </w:r>
      <w:r w:rsidR="009F5F8E">
        <w:rPr>
          <w:rFonts w:ascii="Cambria" w:hAnsi="Cambria" w:cs="Arial"/>
          <w:bCs/>
          <w:iCs/>
          <w:color w:val="000000" w:themeColor="text1"/>
        </w:rPr>
      </w:r>
      <w:r w:rsidR="009F5F8E">
        <w:rPr>
          <w:rFonts w:ascii="Cambria" w:hAnsi="Cambria" w:cs="Arial"/>
          <w:bCs/>
          <w:iCs/>
          <w:color w:val="000000" w:themeColor="text1"/>
        </w:rPr>
        <w:fldChar w:fldCharType="separate"/>
      </w:r>
      <w:r w:rsidR="00AE0F91" w:rsidRPr="00AE0F91">
        <w:rPr>
          <w:rFonts w:ascii="Cambria" w:hAnsi="Cambria" w:cs="Arial"/>
          <w:bCs/>
          <w:iCs/>
          <w:noProof/>
          <w:color w:val="000000" w:themeColor="text1"/>
          <w:vertAlign w:val="superscript"/>
        </w:rPr>
        <w:t>6</w:t>
      </w:r>
      <w:r w:rsidR="009F5F8E">
        <w:rPr>
          <w:rFonts w:ascii="Cambria" w:hAnsi="Cambria" w:cs="Arial"/>
          <w:bCs/>
          <w:iCs/>
          <w:color w:val="000000" w:themeColor="text1"/>
        </w:rPr>
        <w:fldChar w:fldCharType="end"/>
      </w:r>
      <w:r w:rsidR="00E054DF" w:rsidRPr="00E054DF">
        <w:rPr>
          <w:rFonts w:ascii="Cambria" w:hAnsi="Cambria" w:cs="Arial"/>
          <w:bCs/>
          <w:iCs/>
          <w:color w:val="000000" w:themeColor="text1"/>
        </w:rPr>
        <w:t xml:space="preserve">. </w:t>
      </w:r>
      <w:r w:rsidR="005C0795">
        <w:rPr>
          <w:rFonts w:ascii="Cambria" w:hAnsi="Cambria" w:cs="Arial"/>
          <w:bCs/>
          <w:iCs/>
          <w:color w:val="000000" w:themeColor="text1"/>
        </w:rPr>
        <w:t xml:space="preserve">The initial optimized event clusters were calculated by employing the Particle Swarm Optimization (PSO) algorithm based on nearest-neighbor distance, achieving fitness goal of maximum event count and minimum event compactness with restriction on their tolerance setting. </w:t>
      </w:r>
      <w:r w:rsidR="00E054DF" w:rsidRPr="00E054DF">
        <w:rPr>
          <w:rFonts w:ascii="Cambria" w:hAnsi="Cambria" w:cs="Arial"/>
          <w:bCs/>
          <w:iCs/>
          <w:color w:val="000000" w:themeColor="text1"/>
        </w:rPr>
        <w:t xml:space="preserve">The local background </w:t>
      </w:r>
      <w:r w:rsidR="00E054DF" w:rsidRPr="00E054DF">
        <w:rPr>
          <w:rFonts w:ascii="Cambria" w:hAnsi="Cambria" w:cs="Arial"/>
          <w:bCs/>
          <w:i/>
          <w:color w:val="000000" w:themeColor="text1"/>
        </w:rPr>
        <w:t>p</w:t>
      </w:r>
      <w:r w:rsidR="00E054DF" w:rsidRPr="00E054DF">
        <w:rPr>
          <w:rFonts w:ascii="Cambria" w:hAnsi="Cambria" w:cs="Arial"/>
          <w:bCs/>
          <w:i/>
          <w:iCs/>
          <w:color w:val="000000" w:themeColor="text1"/>
        </w:rPr>
        <w:t>-</w:t>
      </w:r>
      <w:r w:rsidR="00E054DF" w:rsidRPr="00E054DF">
        <w:rPr>
          <w:rFonts w:ascii="Cambria" w:hAnsi="Cambria" w:cs="Arial"/>
          <w:bCs/>
          <w:iCs/>
          <w:color w:val="000000" w:themeColor="text1"/>
        </w:rPr>
        <w:t>value was calculated by Poisson distribution against the region that surrounds the hotspot (</w:t>
      </w:r>
      <w:r w:rsidR="00E054DF" w:rsidRPr="00E054DF">
        <w:rPr>
          <w:rFonts w:ascii="Cambria" w:hAnsi="Cambria" w:cs="Arial"/>
          <w:bCs/>
          <w:iCs/>
          <w:color w:val="000000" w:themeColor="text1"/>
          <w:u w:val="single"/>
        </w:rPr>
        <w:t>+</w:t>
      </w:r>
      <w:r w:rsidR="00E054DF" w:rsidRPr="00E054DF">
        <w:rPr>
          <w:rFonts w:ascii="Cambria" w:hAnsi="Cambria" w:cs="Arial"/>
          <w:bCs/>
          <w:iCs/>
          <w:color w:val="000000" w:themeColor="text1"/>
        </w:rPr>
        <w:t xml:space="preserve"> 3 times the size of the hotspot). The multiple comparison correction was calculated by using the Holm-Bonferroni Method to deal with familywise error rates (FWER), the adjusted </w:t>
      </w:r>
      <w:r w:rsidR="00E054DF" w:rsidRPr="00E054DF">
        <w:rPr>
          <w:rFonts w:ascii="Cambria" w:hAnsi="Cambria" w:cs="Arial"/>
          <w:bCs/>
          <w:i/>
          <w:color w:val="000000" w:themeColor="text1"/>
        </w:rPr>
        <w:t>p</w:t>
      </w:r>
      <w:r w:rsidR="00E054DF" w:rsidRPr="00E054DF">
        <w:rPr>
          <w:rFonts w:ascii="Cambria" w:hAnsi="Cambria" w:cs="Arial"/>
          <w:bCs/>
          <w:iCs/>
          <w:color w:val="000000" w:themeColor="text1"/>
        </w:rPr>
        <w:t xml:space="preserve">-value considered as significance level for local hotspots call is 0.01 and for differential call against the </w:t>
      </w:r>
      <w:r w:rsidR="00E054DF">
        <w:rPr>
          <w:rFonts w:ascii="Cambria" w:hAnsi="Cambria" w:cs="Arial"/>
          <w:bCs/>
          <w:iCs/>
          <w:color w:val="000000" w:themeColor="text1"/>
        </w:rPr>
        <w:t>vehicle</w:t>
      </w:r>
      <w:r w:rsidR="00E054DF" w:rsidRPr="00E054DF">
        <w:rPr>
          <w:rFonts w:ascii="Cambria" w:hAnsi="Cambria" w:cs="Arial"/>
          <w:bCs/>
          <w:iCs/>
          <w:color w:val="000000" w:themeColor="text1"/>
        </w:rPr>
        <w:t xml:space="preserve"> control is 0.05. Furthermore, we eliminated the following sites: (1) the region </w:t>
      </w:r>
      <w:r w:rsidR="00E054DF" w:rsidRPr="00E054DF">
        <w:rPr>
          <w:rFonts w:ascii="Cambria" w:hAnsi="Cambria" w:cs="Arial"/>
          <w:bCs/>
          <w:iCs/>
          <w:color w:val="000000" w:themeColor="text1"/>
          <w:u w:val="single"/>
        </w:rPr>
        <w:t>+</w:t>
      </w:r>
      <w:r w:rsidR="00E054DF" w:rsidRPr="00E054DF">
        <w:rPr>
          <w:rFonts w:ascii="Cambria" w:hAnsi="Cambria" w:cs="Arial"/>
          <w:bCs/>
          <w:iCs/>
          <w:color w:val="000000" w:themeColor="text1"/>
        </w:rPr>
        <w:t xml:space="preserve"> 2Mb around bait </w:t>
      </w:r>
      <w:proofErr w:type="spellStart"/>
      <w:r w:rsidR="00E054DF" w:rsidRPr="00E054DF">
        <w:rPr>
          <w:rFonts w:ascii="Cambria" w:hAnsi="Cambria" w:cs="Arial"/>
          <w:bCs/>
          <w:iCs/>
          <w:color w:val="000000" w:themeColor="text1"/>
        </w:rPr>
        <w:t>Myc</w:t>
      </w:r>
      <w:proofErr w:type="spellEnd"/>
      <w:r w:rsidR="00E054DF" w:rsidRPr="00E054DF">
        <w:rPr>
          <w:rFonts w:ascii="Cambria" w:hAnsi="Cambria" w:cs="Arial"/>
          <w:bCs/>
          <w:iCs/>
          <w:color w:val="000000" w:themeColor="text1"/>
        </w:rPr>
        <w:t xml:space="preserve"> break</w:t>
      </w:r>
      <w:r w:rsidR="00E054DF">
        <w:rPr>
          <w:rFonts w:ascii="Cambria" w:hAnsi="Cambria" w:cs="Arial"/>
          <w:bCs/>
          <w:iCs/>
          <w:color w:val="000000" w:themeColor="text1"/>
        </w:rPr>
        <w:t>points</w:t>
      </w:r>
      <w:r w:rsidR="00E054DF" w:rsidRPr="00E054DF">
        <w:rPr>
          <w:rFonts w:ascii="Cambria" w:hAnsi="Cambria" w:cs="Arial"/>
          <w:bCs/>
          <w:iCs/>
          <w:color w:val="000000" w:themeColor="text1"/>
        </w:rPr>
        <w:t>; (2) the regions with shared plasmid sequences</w:t>
      </w:r>
      <w:r w:rsidR="00E054DF">
        <w:rPr>
          <w:rFonts w:ascii="Cambria" w:hAnsi="Cambria" w:cs="Arial"/>
          <w:bCs/>
          <w:iCs/>
          <w:color w:val="000000" w:themeColor="text1"/>
        </w:rPr>
        <w:t>, and</w:t>
      </w:r>
      <w:r w:rsidR="00E054DF" w:rsidRPr="00E054DF">
        <w:rPr>
          <w:rFonts w:ascii="Cambria" w:hAnsi="Cambria" w:cs="Arial"/>
          <w:bCs/>
          <w:iCs/>
          <w:color w:val="000000" w:themeColor="text1"/>
        </w:rPr>
        <w:t xml:space="preserve"> (3) I</w:t>
      </w:r>
      <w:r w:rsidR="00E054DF">
        <w:rPr>
          <w:rFonts w:ascii="Cambria" w:hAnsi="Cambria" w:cs="Arial"/>
          <w:bCs/>
          <w:iCs/>
          <w:color w:val="000000" w:themeColor="text1"/>
        </w:rPr>
        <w:t>-</w:t>
      </w:r>
      <w:r w:rsidR="00E054DF" w:rsidRPr="00E054DF">
        <w:rPr>
          <w:rFonts w:ascii="Cambria" w:hAnsi="Cambria" w:cs="Arial"/>
          <w:bCs/>
          <w:iCs/>
          <w:color w:val="000000" w:themeColor="text1"/>
        </w:rPr>
        <w:t>SceI off-targets with junctions’ number less than 8. All cluster hotspots overlapped or with gaps less than 2</w:t>
      </w:r>
      <w:r w:rsidR="00E054DF">
        <w:rPr>
          <w:rFonts w:ascii="Cambria" w:hAnsi="Cambria" w:cs="Arial"/>
          <w:bCs/>
          <w:iCs/>
          <w:color w:val="000000" w:themeColor="text1"/>
        </w:rPr>
        <w:t xml:space="preserve"> </w:t>
      </w:r>
      <w:r w:rsidR="00E054DF" w:rsidRPr="00E054DF">
        <w:rPr>
          <w:rFonts w:ascii="Cambria" w:hAnsi="Cambria" w:cs="Arial"/>
          <w:bCs/>
          <w:iCs/>
          <w:color w:val="000000" w:themeColor="text1"/>
        </w:rPr>
        <w:t>kb were merged. For DC</w:t>
      </w:r>
      <w:r w:rsidR="00AE0F91">
        <w:rPr>
          <w:rFonts w:ascii="Cambria" w:hAnsi="Cambria" w:cs="Arial"/>
          <w:bCs/>
          <w:iCs/>
          <w:color w:val="000000" w:themeColor="text1"/>
        </w:rPr>
        <w:t>R</w:t>
      </w:r>
      <w:r w:rsidR="00E054DF" w:rsidRPr="00E054DF">
        <w:rPr>
          <w:rFonts w:ascii="Cambria" w:hAnsi="Cambria" w:cs="Arial"/>
          <w:bCs/>
          <w:iCs/>
          <w:color w:val="000000" w:themeColor="text1"/>
        </w:rPr>
        <w:t>s identification, we first excluded all FC</w:t>
      </w:r>
      <w:r w:rsidR="00AE0F91">
        <w:rPr>
          <w:rFonts w:ascii="Cambria" w:hAnsi="Cambria" w:cs="Arial"/>
          <w:bCs/>
          <w:iCs/>
          <w:color w:val="000000" w:themeColor="text1"/>
        </w:rPr>
        <w:t>R</w:t>
      </w:r>
      <w:r w:rsidR="00E054DF" w:rsidRPr="00E054DF">
        <w:rPr>
          <w:rFonts w:ascii="Cambria" w:hAnsi="Cambria" w:cs="Arial"/>
          <w:bCs/>
          <w:iCs/>
          <w:color w:val="000000" w:themeColor="text1"/>
        </w:rPr>
        <w:t>s junctions from each pooled HTGTS experiment data to avoid the FC</w:t>
      </w:r>
      <w:r w:rsidR="00AE0F91">
        <w:rPr>
          <w:rFonts w:ascii="Cambria" w:hAnsi="Cambria" w:cs="Arial"/>
          <w:bCs/>
          <w:iCs/>
          <w:color w:val="000000" w:themeColor="text1"/>
        </w:rPr>
        <w:t>R</w:t>
      </w:r>
      <w:r w:rsidR="00E054DF" w:rsidRPr="00E054DF">
        <w:rPr>
          <w:rFonts w:ascii="Cambria" w:hAnsi="Cambria" w:cs="Arial"/>
          <w:bCs/>
          <w:iCs/>
          <w:color w:val="000000" w:themeColor="text1"/>
        </w:rPr>
        <w:t>s’ influence, then detected regions where HTGTS junctions were significantly enriched against globally genome-</w:t>
      </w:r>
      <w:r w:rsidR="00E054DF" w:rsidRPr="00E054DF">
        <w:rPr>
          <w:rFonts w:ascii="Cambria" w:hAnsi="Cambria" w:cs="Arial"/>
          <w:bCs/>
          <w:iCs/>
          <w:color w:val="000000" w:themeColor="text1"/>
        </w:rPr>
        <w:lastRenderedPageBreak/>
        <w:t xml:space="preserve">wide background and significantly differentially presented against </w:t>
      </w:r>
      <w:r w:rsidR="009D7F86">
        <w:rPr>
          <w:rFonts w:ascii="Cambria" w:hAnsi="Cambria" w:cs="Arial"/>
          <w:bCs/>
          <w:iCs/>
          <w:color w:val="000000" w:themeColor="text1"/>
        </w:rPr>
        <w:t>vehicle</w:t>
      </w:r>
      <w:r w:rsidR="00E054DF" w:rsidRPr="00E054DF">
        <w:rPr>
          <w:rFonts w:ascii="Cambria" w:hAnsi="Cambria" w:cs="Arial"/>
          <w:bCs/>
          <w:iCs/>
          <w:color w:val="000000" w:themeColor="text1"/>
        </w:rPr>
        <w:t xml:space="preserve"> control by employing SICER 2</w:t>
      </w:r>
      <w:r w:rsidR="009D7F86">
        <w:rPr>
          <w:rFonts w:ascii="Cambria" w:hAnsi="Cambria" w:cs="Arial"/>
          <w:bCs/>
          <w:iCs/>
          <w:color w:val="000000" w:themeColor="text1"/>
        </w:rPr>
        <w:fldChar w:fldCharType="begin"/>
      </w:r>
      <w:r w:rsidR="00AE0F91">
        <w:rPr>
          <w:rFonts w:ascii="Cambria" w:hAnsi="Cambria" w:cs="Arial"/>
          <w:bCs/>
          <w:iCs/>
          <w:color w:val="000000" w:themeColor="text1"/>
        </w:rPr>
        <w:instrText xml:space="preserve"> ADDIN EN.CITE &lt;EndNote&gt;&lt;Cite&gt;&lt;Author&gt;Zang&lt;/Author&gt;&lt;Year&gt;2009&lt;/Year&gt;&lt;RecNum&gt;189&lt;/RecNum&gt;&lt;DisplayText&gt;&lt;style face="superscript"&gt;7&lt;/style&gt;&lt;/DisplayText&gt;&lt;record&gt;&lt;rec-number&gt;189&lt;/rec-number&gt;&lt;foreign-keys&gt;&lt;key app="EN" db-id="zrdsvvdeh2ppfded9r7p2ezr2tadaa9f995x" timestamp="1722302611"&gt;189&lt;/key&gt;&lt;/foreign-keys&gt;&lt;ref-type name="Journal Article"&gt;17&lt;/ref-type&gt;&lt;contributors&gt;&lt;authors&gt;&lt;author&gt;Zang, C.&lt;/author&gt;&lt;author&gt;Schones, D. E.&lt;/author&gt;&lt;author&gt;Zeng, C.&lt;/author&gt;&lt;author&gt;Cui, K.&lt;/author&gt;&lt;author&gt;Zhao, K.&lt;/author&gt;&lt;author&gt;Peng, W.&lt;/author&gt;&lt;/authors&gt;&lt;/contributors&gt;&lt;auth-address&gt;Department of Physics, The George Washington University, Washington, DC 20052, USA.&lt;/auth-address&gt;&lt;titles&gt;&lt;title&gt;A clustering approach for identification of enriched domains from histone modification ChIP-Seq data&lt;/title&gt;&lt;secondary-title&gt;Bioinformatics&lt;/secondary-title&gt;&lt;/titles&gt;&lt;periodical&gt;&lt;full-title&gt;Bioinformatics&lt;/full-title&gt;&lt;/periodical&gt;&lt;pages&gt;1952-8&lt;/pages&gt;&lt;volume&gt;25&lt;/volume&gt;&lt;number&gt;15&lt;/number&gt;&lt;edition&gt;20090608&lt;/edition&gt;&lt;keywords&gt;&lt;keyword&gt;*Chromatin Immunoprecipitation&lt;/keyword&gt;&lt;keyword&gt;Cluster Analysis&lt;/keyword&gt;&lt;keyword&gt;Computational Biology/*methods&lt;/keyword&gt;&lt;keyword&gt;Genome&lt;/keyword&gt;&lt;keyword&gt;Histones/*chemistry&lt;/keyword&gt;&lt;keyword&gt;Protein Structure, Tertiary&lt;/keyword&gt;&lt;keyword&gt;Sequence Analysis, DNA&lt;/keyword&gt;&lt;/keywords&gt;&lt;dates&gt;&lt;year&gt;2009&lt;/year&gt;&lt;pub-dates&gt;&lt;date&gt;Aug 1&lt;/date&gt;&lt;/pub-dates&gt;&lt;/dates&gt;&lt;isbn&gt;1367-4811 (Electronic)&amp;#xD;1367-4803 (Print)&amp;#xD;1367-4803 (Linking)&lt;/isbn&gt;&lt;accession-num&gt;19505939&lt;/accession-num&gt;&lt;urls&gt;&lt;related-urls&gt;&lt;url&gt;https://www.ncbi.nlm.nih.gov/pubmed/19505939&lt;/url&gt;&lt;/related-urls&gt;&lt;/urls&gt;&lt;custom2&gt;PMC2732366&lt;/custom2&gt;&lt;electronic-resource-num&gt;10.1093/bioinformatics/btp340&lt;/electronic-resource-num&gt;&lt;remote-database-name&gt;Medline&lt;/remote-database-name&gt;&lt;remote-database-provider&gt;NLM&lt;/remote-database-provider&gt;&lt;/record&gt;&lt;/Cite&gt;&lt;/EndNote&gt;</w:instrText>
      </w:r>
      <w:r w:rsidR="009D7F86">
        <w:rPr>
          <w:rFonts w:ascii="Cambria" w:hAnsi="Cambria" w:cs="Arial"/>
          <w:bCs/>
          <w:iCs/>
          <w:color w:val="000000" w:themeColor="text1"/>
        </w:rPr>
        <w:fldChar w:fldCharType="separate"/>
      </w:r>
      <w:r w:rsidR="00AE0F91" w:rsidRPr="00AE0F91">
        <w:rPr>
          <w:rFonts w:ascii="Cambria" w:hAnsi="Cambria" w:cs="Arial"/>
          <w:bCs/>
          <w:iCs/>
          <w:noProof/>
          <w:color w:val="000000" w:themeColor="text1"/>
          <w:vertAlign w:val="superscript"/>
        </w:rPr>
        <w:t>7</w:t>
      </w:r>
      <w:r w:rsidR="009D7F86">
        <w:rPr>
          <w:rFonts w:ascii="Cambria" w:hAnsi="Cambria" w:cs="Arial"/>
          <w:bCs/>
          <w:iCs/>
          <w:color w:val="000000" w:themeColor="text1"/>
        </w:rPr>
        <w:fldChar w:fldCharType="end"/>
      </w:r>
      <w:r w:rsidR="00E054DF" w:rsidRPr="00E054DF">
        <w:rPr>
          <w:rFonts w:ascii="Cambria" w:hAnsi="Cambria" w:cs="Arial"/>
          <w:bCs/>
          <w:iCs/>
          <w:color w:val="000000" w:themeColor="text1"/>
        </w:rPr>
        <w:t>. The parameters were as follows: window size, 100</w:t>
      </w:r>
      <w:r w:rsidR="009D7F86">
        <w:rPr>
          <w:rFonts w:ascii="Cambria" w:hAnsi="Cambria" w:cs="Arial"/>
          <w:bCs/>
          <w:iCs/>
          <w:color w:val="000000" w:themeColor="text1"/>
        </w:rPr>
        <w:t>,</w:t>
      </w:r>
      <w:r w:rsidR="00E054DF" w:rsidRPr="00E054DF">
        <w:rPr>
          <w:rFonts w:ascii="Cambria" w:hAnsi="Cambria" w:cs="Arial"/>
          <w:bCs/>
          <w:iCs/>
          <w:color w:val="000000" w:themeColor="text1"/>
        </w:rPr>
        <w:t>000; gap size, 100</w:t>
      </w:r>
      <w:r w:rsidR="009D7F86">
        <w:rPr>
          <w:rFonts w:ascii="Cambria" w:hAnsi="Cambria" w:cs="Arial"/>
          <w:bCs/>
          <w:iCs/>
          <w:color w:val="000000" w:themeColor="text1"/>
        </w:rPr>
        <w:t>,</w:t>
      </w:r>
      <w:r w:rsidR="00E054DF" w:rsidRPr="00E054DF">
        <w:rPr>
          <w:rFonts w:ascii="Cambria" w:hAnsi="Cambria" w:cs="Arial"/>
          <w:bCs/>
          <w:iCs/>
          <w:color w:val="000000" w:themeColor="text1"/>
        </w:rPr>
        <w:t xml:space="preserve">000; cluster islands </w:t>
      </w:r>
      <w:proofErr w:type="spellStart"/>
      <w:r w:rsidR="00E054DF" w:rsidRPr="00E054DF">
        <w:rPr>
          <w:rFonts w:ascii="Cambria" w:hAnsi="Cambria" w:cs="Arial"/>
          <w:bCs/>
          <w:iCs/>
          <w:color w:val="000000" w:themeColor="text1"/>
        </w:rPr>
        <w:t>fdr</w:t>
      </w:r>
      <w:proofErr w:type="spellEnd"/>
      <w:r w:rsidR="00E054DF" w:rsidRPr="00E054DF">
        <w:rPr>
          <w:rFonts w:ascii="Cambria" w:hAnsi="Cambria" w:cs="Arial"/>
          <w:bCs/>
          <w:iCs/>
          <w:color w:val="000000" w:themeColor="text1"/>
        </w:rPr>
        <w:t xml:space="preserve">, 0.01; e value, 10; redundancy threshold, 1; effective genome fraction, 0.77 for mouse; significant changes </w:t>
      </w:r>
      <w:proofErr w:type="spellStart"/>
      <w:r w:rsidR="00E054DF" w:rsidRPr="00E054DF">
        <w:rPr>
          <w:rFonts w:ascii="Cambria" w:hAnsi="Cambria" w:cs="Arial"/>
          <w:bCs/>
          <w:iCs/>
          <w:color w:val="000000" w:themeColor="text1"/>
        </w:rPr>
        <w:t>fdr</w:t>
      </w:r>
      <w:proofErr w:type="spellEnd"/>
      <w:r w:rsidR="00E054DF" w:rsidRPr="00E054DF">
        <w:rPr>
          <w:rFonts w:ascii="Cambria" w:hAnsi="Cambria" w:cs="Arial"/>
          <w:bCs/>
          <w:iCs/>
          <w:color w:val="000000" w:themeColor="text1"/>
        </w:rPr>
        <w:t xml:space="preserve">, 0.01. </w:t>
      </w:r>
      <w:r w:rsidR="00584F4B">
        <w:rPr>
          <w:rFonts w:ascii="Cambria" w:hAnsi="Cambria" w:cs="Arial"/>
          <w:bCs/>
          <w:iCs/>
          <w:color w:val="000000" w:themeColor="text1"/>
        </w:rPr>
        <w:t>We used scanning window with 5 kb for FC</w:t>
      </w:r>
      <w:r w:rsidR="00AE0F91">
        <w:rPr>
          <w:rFonts w:ascii="Cambria" w:hAnsi="Cambria" w:cs="Arial"/>
          <w:bCs/>
          <w:iCs/>
          <w:color w:val="000000" w:themeColor="text1"/>
        </w:rPr>
        <w:t>R</w:t>
      </w:r>
      <w:r w:rsidR="00584F4B">
        <w:rPr>
          <w:rFonts w:ascii="Cambria" w:hAnsi="Cambria" w:cs="Arial"/>
          <w:bCs/>
          <w:iCs/>
          <w:color w:val="000000" w:themeColor="text1"/>
        </w:rPr>
        <w:t>s and 0.25 Mb for DC</w:t>
      </w:r>
      <w:r w:rsidR="00AE0F91">
        <w:rPr>
          <w:rFonts w:ascii="Cambria" w:hAnsi="Cambria" w:cs="Arial"/>
          <w:bCs/>
          <w:iCs/>
          <w:color w:val="000000" w:themeColor="text1"/>
        </w:rPr>
        <w:t>R</w:t>
      </w:r>
      <w:r w:rsidR="00584F4B">
        <w:rPr>
          <w:rFonts w:ascii="Cambria" w:hAnsi="Cambria" w:cs="Arial"/>
          <w:bCs/>
          <w:iCs/>
          <w:color w:val="000000" w:themeColor="text1"/>
        </w:rPr>
        <w:t xml:space="preserve">s. </w:t>
      </w:r>
      <w:r w:rsidR="00E054DF" w:rsidRPr="00E054DF">
        <w:rPr>
          <w:rFonts w:ascii="Cambria" w:hAnsi="Cambria" w:cs="Arial"/>
          <w:bCs/>
          <w:iCs/>
          <w:color w:val="000000" w:themeColor="text1"/>
        </w:rPr>
        <w:t>All cluster regions overlapped or with gaps less than 2</w:t>
      </w:r>
      <w:r w:rsidR="009D7F86">
        <w:rPr>
          <w:rFonts w:ascii="Cambria" w:hAnsi="Cambria" w:cs="Arial"/>
          <w:bCs/>
          <w:iCs/>
          <w:color w:val="000000" w:themeColor="text1"/>
        </w:rPr>
        <w:t xml:space="preserve"> </w:t>
      </w:r>
      <w:r w:rsidR="00E054DF" w:rsidRPr="00E054DF">
        <w:rPr>
          <w:rFonts w:ascii="Cambria" w:hAnsi="Cambria" w:cs="Arial"/>
          <w:bCs/>
          <w:iCs/>
          <w:color w:val="000000" w:themeColor="text1"/>
        </w:rPr>
        <w:t>kb were merged. For two DC</w:t>
      </w:r>
      <w:r w:rsidR="00AE0F91">
        <w:rPr>
          <w:rFonts w:ascii="Cambria" w:hAnsi="Cambria" w:cs="Arial"/>
          <w:bCs/>
          <w:iCs/>
          <w:color w:val="000000" w:themeColor="text1"/>
        </w:rPr>
        <w:t>R</w:t>
      </w:r>
      <w:r w:rsidR="00E054DF" w:rsidRPr="00E054DF">
        <w:rPr>
          <w:rFonts w:ascii="Cambria" w:hAnsi="Cambria" w:cs="Arial"/>
          <w:bCs/>
          <w:iCs/>
          <w:color w:val="000000" w:themeColor="text1"/>
        </w:rPr>
        <w:t>s regions separately identified from two conditions, they were considered to commonly occur in both conditions if overlapping more than 50</w:t>
      </w:r>
      <w:r w:rsidR="009D7F86">
        <w:rPr>
          <w:rFonts w:ascii="Cambria" w:hAnsi="Cambria" w:cs="Arial"/>
          <w:bCs/>
          <w:iCs/>
          <w:color w:val="000000" w:themeColor="text1"/>
        </w:rPr>
        <w:t xml:space="preserve"> k</w:t>
      </w:r>
      <w:r w:rsidR="00E054DF" w:rsidRPr="00E054DF">
        <w:rPr>
          <w:rFonts w:ascii="Cambria" w:hAnsi="Cambria" w:cs="Arial"/>
          <w:bCs/>
          <w:iCs/>
          <w:color w:val="000000" w:themeColor="text1"/>
        </w:rPr>
        <w:t xml:space="preserve">b.  </w:t>
      </w:r>
    </w:p>
    <w:p w14:paraId="13F76563" w14:textId="77777777" w:rsidR="009D7F86" w:rsidRPr="00757616" w:rsidRDefault="009D7F86" w:rsidP="00757616">
      <w:pPr>
        <w:spacing w:line="480" w:lineRule="auto"/>
        <w:jc w:val="both"/>
        <w:rPr>
          <w:rFonts w:ascii="Cambria" w:hAnsi="Cambria" w:cs="Arial"/>
          <w:bCs/>
          <w:iCs/>
          <w:color w:val="000000" w:themeColor="text1"/>
        </w:rPr>
      </w:pPr>
    </w:p>
    <w:p w14:paraId="5033AA47" w14:textId="77777777" w:rsidR="00757616" w:rsidRPr="00757616" w:rsidRDefault="00757616" w:rsidP="00757616">
      <w:pPr>
        <w:spacing w:line="480" w:lineRule="auto"/>
        <w:jc w:val="both"/>
        <w:rPr>
          <w:rFonts w:ascii="Cambria" w:hAnsi="Cambria" w:cs="Arial"/>
          <w:b/>
          <w:iCs/>
          <w:color w:val="000000" w:themeColor="text1"/>
        </w:rPr>
      </w:pPr>
      <w:r w:rsidRPr="00757616">
        <w:rPr>
          <w:rFonts w:ascii="Cambria" w:hAnsi="Cambria" w:cs="Arial"/>
          <w:b/>
          <w:iCs/>
          <w:color w:val="000000" w:themeColor="text1"/>
        </w:rPr>
        <w:t>Replication timing analysis</w:t>
      </w:r>
    </w:p>
    <w:p w14:paraId="69185668" w14:textId="49326874" w:rsidR="00757616" w:rsidRPr="00757616" w:rsidRDefault="00757616" w:rsidP="00757616">
      <w:pPr>
        <w:spacing w:line="480" w:lineRule="auto"/>
        <w:jc w:val="both"/>
        <w:rPr>
          <w:rFonts w:ascii="Cambria" w:hAnsi="Cambria" w:cs="Arial"/>
          <w:bCs/>
          <w:iCs/>
          <w:color w:val="000000" w:themeColor="text1"/>
        </w:rPr>
      </w:pPr>
      <w:r w:rsidRPr="00757616">
        <w:rPr>
          <w:rFonts w:ascii="Cambria" w:hAnsi="Cambria" w:cs="Arial"/>
          <w:bCs/>
          <w:iCs/>
          <w:color w:val="000000" w:themeColor="text1"/>
        </w:rPr>
        <w:t>The replication timing profile data of WT MEF was acquired from GEO database (accession: GSM450291) generated by nascent-DNA from early (1st half of S) and late (2nd half of S) stages of S-phase. The START-R was used to identify the early and late constant timing regions (CTRs) and transition timing regions (TTRs)</w:t>
      </w:r>
      <w:r w:rsidR="00315190">
        <w:rPr>
          <w:rFonts w:ascii="Cambria" w:hAnsi="Cambria" w:cs="Arial"/>
          <w:bCs/>
          <w:iCs/>
          <w:color w:val="000000" w:themeColor="text1"/>
        </w:rPr>
        <w:fldChar w:fldCharType="begin"/>
      </w:r>
      <w:r w:rsidR="00AE0F91">
        <w:rPr>
          <w:rFonts w:ascii="Cambria" w:hAnsi="Cambria" w:cs="Arial"/>
          <w:bCs/>
          <w:iCs/>
          <w:color w:val="000000" w:themeColor="text1"/>
        </w:rPr>
        <w:instrText xml:space="preserve"> ADDIN EN.CITE &lt;EndNote&gt;&lt;Cite&gt;&lt;Author&gt;Hadjadj&lt;/Author&gt;&lt;Year&gt;2020&lt;/Year&gt;&lt;RecNum&gt;181&lt;/RecNum&gt;&lt;DisplayText&gt;&lt;style face="superscript"&gt;8&lt;/style&gt;&lt;/DisplayText&gt;&lt;record&gt;&lt;rec-number&gt;181&lt;/rec-number&gt;&lt;foreign-keys&gt;&lt;key app="EN" db-id="zrdsvvdeh2ppfded9r7p2ezr2tadaa9f995x" timestamp="1716470812"&gt;181&lt;/key&gt;&lt;/foreign-keys&gt;&lt;ref-type name="Journal Article"&gt;17&lt;/ref-type&gt;&lt;contributors&gt;&lt;authors&gt;&lt;author&gt;Hadjadj, D.&lt;/author&gt;&lt;author&gt;Denecker, T.&lt;/author&gt;&lt;author&gt;Guerin, E.&lt;/author&gt;&lt;author&gt;Kim, S. J.&lt;/author&gt;&lt;author&gt;Fauchereau, F.&lt;/author&gt;&lt;author&gt;Baldacci, G.&lt;/author&gt;&lt;author&gt;Maric, C.&lt;/author&gt;&lt;author&gt;Cadoret, J. C.&lt;/author&gt;&lt;/authors&gt;&lt;/contributors&gt;&lt;auth-address&gt;Pathologies de la Replication de l&amp;apos;ADN, Universite de Paris; Institut Jacques-Monod, UMR7592, CNRS, F-75006 Paris, France.&amp;#xD;Institut de Biologie Integrative de la Cellule, UMR9198, CNRS, Universite Paris-Saclay, Universite Paris-Sud, F-91405 Orsay, France.&lt;/auth-address&gt;&lt;titles&gt;&lt;title&gt;Efficient, quick and easy-to-use DNA replication timing analysis with START-R suite&lt;/title&gt;&lt;secondary-title&gt;NAR Genom Bioinform&lt;/secondary-title&gt;&lt;/titles&gt;&lt;periodical&gt;&lt;full-title&gt;NAR Genom Bioinform&lt;/full-title&gt;&lt;/periodical&gt;&lt;pages&gt;lqaa045&lt;/pages&gt;&lt;volume&gt;2&lt;/volume&gt;&lt;number&gt;2&lt;/number&gt;&lt;edition&gt;20200619&lt;/edition&gt;&lt;dates&gt;&lt;year&gt;2020&lt;/year&gt;&lt;pub-dates&gt;&lt;date&gt;Jun&lt;/date&gt;&lt;/pub-dates&gt;&lt;/dates&gt;&lt;isbn&gt;2631-9268 (Electronic)&amp;#xD;2631-9268 (Linking)&lt;/isbn&gt;&lt;accession-num&gt;33575597&lt;/accession-num&gt;&lt;urls&gt;&lt;related-urls&gt;&lt;url&gt;https://www.ncbi.nlm.nih.gov/pubmed/33575597&lt;/url&gt;&lt;/related-urls&gt;&lt;/urls&gt;&lt;custom2&gt;PMC7671386&lt;/custom2&gt;&lt;electronic-resource-num&gt;10.1093/nargab/lqaa045&lt;/electronic-resource-num&gt;&lt;remote-database-name&gt;PubMed-not-MEDLINE&lt;/remote-database-name&gt;&lt;remote-database-provider&gt;NLM&lt;/remote-database-provider&gt;&lt;/record&gt;&lt;/Cite&gt;&lt;/EndNote&gt;</w:instrText>
      </w:r>
      <w:r w:rsidR="00315190">
        <w:rPr>
          <w:rFonts w:ascii="Cambria" w:hAnsi="Cambria" w:cs="Arial"/>
          <w:bCs/>
          <w:iCs/>
          <w:color w:val="000000" w:themeColor="text1"/>
        </w:rPr>
        <w:fldChar w:fldCharType="separate"/>
      </w:r>
      <w:r w:rsidR="00AE0F91" w:rsidRPr="00AE0F91">
        <w:rPr>
          <w:rFonts w:ascii="Cambria" w:hAnsi="Cambria" w:cs="Arial"/>
          <w:bCs/>
          <w:iCs/>
          <w:noProof/>
          <w:color w:val="000000" w:themeColor="text1"/>
          <w:vertAlign w:val="superscript"/>
        </w:rPr>
        <w:t>8</w:t>
      </w:r>
      <w:r w:rsidR="00315190">
        <w:rPr>
          <w:rFonts w:ascii="Cambria" w:hAnsi="Cambria" w:cs="Arial"/>
          <w:bCs/>
          <w:iCs/>
          <w:color w:val="000000" w:themeColor="text1"/>
        </w:rPr>
        <w:fldChar w:fldCharType="end"/>
      </w:r>
      <w:r w:rsidRPr="00757616">
        <w:rPr>
          <w:rFonts w:ascii="Cambria" w:hAnsi="Cambria" w:cs="Arial"/>
          <w:bCs/>
          <w:iCs/>
          <w:color w:val="000000" w:themeColor="text1"/>
        </w:rPr>
        <w:t xml:space="preserve">. The early/late ratios scatter was plotted by R package ggplot2, the translocation clusters ratios were interpolated based on the fitted LOWESS curve. </w:t>
      </w:r>
    </w:p>
    <w:p w14:paraId="65B7D435" w14:textId="77777777" w:rsidR="00757616" w:rsidRPr="00757616" w:rsidRDefault="00757616" w:rsidP="00757616">
      <w:pPr>
        <w:spacing w:line="480" w:lineRule="auto"/>
        <w:jc w:val="both"/>
        <w:rPr>
          <w:rFonts w:ascii="Cambria" w:hAnsi="Cambria" w:cs="Arial"/>
          <w:bCs/>
          <w:iCs/>
          <w:color w:val="000000" w:themeColor="text1"/>
        </w:rPr>
      </w:pPr>
    </w:p>
    <w:p w14:paraId="5854DBD4" w14:textId="77777777" w:rsidR="00757616" w:rsidRPr="00757616" w:rsidRDefault="00757616" w:rsidP="00757616">
      <w:pPr>
        <w:spacing w:line="480" w:lineRule="auto"/>
        <w:jc w:val="both"/>
        <w:rPr>
          <w:rFonts w:ascii="Cambria" w:hAnsi="Cambria" w:cs="Arial"/>
          <w:b/>
          <w:iCs/>
          <w:color w:val="000000" w:themeColor="text1"/>
        </w:rPr>
      </w:pPr>
      <w:r w:rsidRPr="00757616">
        <w:rPr>
          <w:rFonts w:ascii="Cambria" w:hAnsi="Cambria" w:cs="Arial"/>
          <w:b/>
          <w:iCs/>
          <w:color w:val="000000" w:themeColor="text1"/>
        </w:rPr>
        <w:t>Hi-C data analysis</w:t>
      </w:r>
    </w:p>
    <w:p w14:paraId="4A824768" w14:textId="1F2EE09B" w:rsidR="00757616" w:rsidRPr="00757616" w:rsidRDefault="00757616" w:rsidP="00757616">
      <w:pPr>
        <w:spacing w:line="480" w:lineRule="auto"/>
        <w:jc w:val="both"/>
        <w:rPr>
          <w:rFonts w:ascii="Cambria" w:hAnsi="Cambria" w:cs="Arial"/>
          <w:bCs/>
          <w:iCs/>
          <w:color w:val="000000" w:themeColor="text1"/>
        </w:rPr>
      </w:pPr>
      <w:r w:rsidRPr="00757616">
        <w:rPr>
          <w:rFonts w:ascii="Cambria" w:hAnsi="Cambria" w:cs="Arial"/>
          <w:bCs/>
          <w:iCs/>
          <w:color w:val="000000" w:themeColor="text1"/>
        </w:rPr>
        <w:t xml:space="preserve">The Hi-C raw data of WT MEF were acquired from GEO database, including three biological replicates (accession: GSM2602196, GSM2602198, GSM2602201). </w:t>
      </w:r>
      <w:proofErr w:type="spellStart"/>
      <w:r w:rsidRPr="00757616">
        <w:rPr>
          <w:rFonts w:ascii="Cambria" w:hAnsi="Cambria" w:cs="Arial"/>
          <w:bCs/>
          <w:iCs/>
          <w:color w:val="000000" w:themeColor="text1"/>
        </w:rPr>
        <w:t>HiC</w:t>
      </w:r>
      <w:proofErr w:type="spellEnd"/>
      <w:r w:rsidRPr="00757616">
        <w:rPr>
          <w:rFonts w:ascii="Cambria" w:hAnsi="Cambria" w:cs="Arial"/>
          <w:bCs/>
          <w:iCs/>
          <w:color w:val="000000" w:themeColor="text1"/>
        </w:rPr>
        <w:t>-Pro was used to process Hi-C data</w:t>
      </w:r>
      <w:r w:rsidR="00315190">
        <w:rPr>
          <w:rFonts w:ascii="Cambria" w:hAnsi="Cambria" w:cs="Arial"/>
          <w:bCs/>
          <w:iCs/>
          <w:color w:val="000000" w:themeColor="text1"/>
        </w:rPr>
        <w:fldChar w:fldCharType="begin">
          <w:fldData xml:space="preserve">PEVuZE5vdGU+PENpdGU+PEF1dGhvcj5TZXJ2YW50PC9BdXRob3I+PFllYXI+MjAxNTwvWWVhcj48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</w:fldData>
        </w:fldChar>
      </w:r>
      <w:r w:rsidR="00AE0F91">
        <w:rPr>
          <w:rFonts w:ascii="Cambria" w:hAnsi="Cambria" w:cs="Arial"/>
          <w:bCs/>
          <w:iCs/>
          <w:color w:val="000000" w:themeColor="text1"/>
        </w:rPr>
        <w:instrText xml:space="preserve"> ADDIN EN.CITE </w:instrText>
      </w:r>
      <w:r w:rsidR="00AE0F91">
        <w:rPr>
          <w:rFonts w:ascii="Cambria" w:hAnsi="Cambria" w:cs="Arial"/>
          <w:bCs/>
          <w:iCs/>
          <w:color w:val="000000" w:themeColor="text1"/>
        </w:rPr>
        <w:fldChar w:fldCharType="begin">
          <w:fldData xml:space="preserve">PEVuZE5vdGU+PENpdGU+PEF1dGhvcj5TZXJ2YW50PC9BdXRob3I+PFllYXI+MjAxNTwvWWVhcj48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</w:fldData>
        </w:fldChar>
      </w:r>
      <w:r w:rsidR="00AE0F91">
        <w:rPr>
          <w:rFonts w:ascii="Cambria" w:hAnsi="Cambria" w:cs="Arial"/>
          <w:bCs/>
          <w:iCs/>
          <w:color w:val="000000" w:themeColor="text1"/>
        </w:rPr>
        <w:instrText xml:space="preserve"> ADDIN EN.CITE.DATA </w:instrText>
      </w:r>
      <w:r w:rsidR="00AE0F91">
        <w:rPr>
          <w:rFonts w:ascii="Cambria" w:hAnsi="Cambria" w:cs="Arial"/>
          <w:bCs/>
          <w:iCs/>
          <w:color w:val="000000" w:themeColor="text1"/>
        </w:rPr>
      </w:r>
      <w:r w:rsidR="00AE0F91">
        <w:rPr>
          <w:rFonts w:ascii="Cambria" w:hAnsi="Cambria" w:cs="Arial"/>
          <w:bCs/>
          <w:iCs/>
          <w:color w:val="000000" w:themeColor="text1"/>
        </w:rPr>
        <w:fldChar w:fldCharType="end"/>
      </w:r>
      <w:r w:rsidR="00315190">
        <w:rPr>
          <w:rFonts w:ascii="Cambria" w:hAnsi="Cambria" w:cs="Arial"/>
          <w:bCs/>
          <w:iCs/>
          <w:color w:val="000000" w:themeColor="text1"/>
        </w:rPr>
      </w:r>
      <w:r w:rsidR="00315190">
        <w:rPr>
          <w:rFonts w:ascii="Cambria" w:hAnsi="Cambria" w:cs="Arial"/>
          <w:bCs/>
          <w:iCs/>
          <w:color w:val="000000" w:themeColor="text1"/>
        </w:rPr>
        <w:fldChar w:fldCharType="separate"/>
      </w:r>
      <w:r w:rsidR="00AE0F91" w:rsidRPr="00AE0F91">
        <w:rPr>
          <w:rFonts w:ascii="Cambria" w:hAnsi="Cambria" w:cs="Arial"/>
          <w:bCs/>
          <w:iCs/>
          <w:noProof/>
          <w:color w:val="000000" w:themeColor="text1"/>
          <w:vertAlign w:val="superscript"/>
        </w:rPr>
        <w:t>9</w:t>
      </w:r>
      <w:r w:rsidR="00315190">
        <w:rPr>
          <w:rFonts w:ascii="Cambria" w:hAnsi="Cambria" w:cs="Arial"/>
          <w:bCs/>
          <w:iCs/>
          <w:color w:val="000000" w:themeColor="text1"/>
        </w:rPr>
        <w:fldChar w:fldCharType="end"/>
      </w:r>
      <w:r w:rsidRPr="00757616">
        <w:rPr>
          <w:rFonts w:ascii="Cambria" w:hAnsi="Cambria" w:cs="Arial"/>
          <w:bCs/>
          <w:iCs/>
          <w:color w:val="000000" w:themeColor="text1"/>
        </w:rPr>
        <w:t xml:space="preserve">, including aligning raw </w:t>
      </w:r>
      <w:proofErr w:type="spellStart"/>
      <w:r w:rsidRPr="00757616">
        <w:rPr>
          <w:rFonts w:ascii="Cambria" w:hAnsi="Cambria" w:cs="Arial"/>
          <w:bCs/>
          <w:iCs/>
          <w:color w:val="000000" w:themeColor="text1"/>
        </w:rPr>
        <w:t>fastq</w:t>
      </w:r>
      <w:proofErr w:type="spellEnd"/>
      <w:r w:rsidRPr="00757616">
        <w:rPr>
          <w:rFonts w:ascii="Cambria" w:hAnsi="Cambria" w:cs="Arial"/>
          <w:bCs/>
          <w:iCs/>
          <w:color w:val="000000" w:themeColor="text1"/>
        </w:rPr>
        <w:t xml:space="preserve"> reads to mouse reference genome (mm9) by Bowtie2 v2.4.4, assigning fragments, filtering valid pairs, merging replicated samples, and building the overall contact maps normalized by ICE </w:t>
      </w:r>
      <w:r w:rsidRPr="00757616">
        <w:rPr>
          <w:rFonts w:ascii="Cambria" w:hAnsi="Cambria" w:cs="Arial"/>
          <w:bCs/>
          <w:iCs/>
          <w:color w:val="000000" w:themeColor="text1"/>
        </w:rPr>
        <w:lastRenderedPageBreak/>
        <w:t>algorithm. The file merging all valid pairs from replicated samples was further converted to .hic file for downstream input in Juicer analysis</w:t>
      </w:r>
      <w:r w:rsidR="009F5F8E">
        <w:rPr>
          <w:rFonts w:ascii="Cambria" w:hAnsi="Cambria" w:cs="Arial"/>
          <w:bCs/>
          <w:iCs/>
          <w:color w:val="000000" w:themeColor="text1"/>
        </w:rPr>
        <w:fldChar w:fldCharType="begin">
          <w:fldData xml:space="preserve">PEVuZE5vdGU+PENpdGU+PEF1dGhvcj5EdXJhbmQ8L0F1dGhvcj48WWVhcj4yMDE2PC9ZZWFyPjxS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</w:fldData>
        </w:fldChar>
      </w:r>
      <w:r w:rsidR="00AE0F91">
        <w:rPr>
          <w:rFonts w:ascii="Cambria" w:hAnsi="Cambria" w:cs="Arial"/>
          <w:bCs/>
          <w:iCs/>
          <w:color w:val="000000" w:themeColor="text1"/>
        </w:rPr>
        <w:instrText xml:space="preserve"> ADDIN EN.CITE </w:instrText>
      </w:r>
      <w:r w:rsidR="00AE0F91">
        <w:rPr>
          <w:rFonts w:ascii="Cambria" w:hAnsi="Cambria" w:cs="Arial"/>
          <w:bCs/>
          <w:iCs/>
          <w:color w:val="000000" w:themeColor="text1"/>
        </w:rPr>
        <w:fldChar w:fldCharType="begin">
          <w:fldData xml:space="preserve">PEVuZE5vdGU+PENpdGU+PEF1dGhvcj5EdXJhbmQ8L0F1dGhvcj48WWVhcj4yMDE2PC9ZZWFyPjxS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</w:fldData>
        </w:fldChar>
      </w:r>
      <w:r w:rsidR="00AE0F91">
        <w:rPr>
          <w:rFonts w:ascii="Cambria" w:hAnsi="Cambria" w:cs="Arial"/>
          <w:bCs/>
          <w:iCs/>
          <w:color w:val="000000" w:themeColor="text1"/>
        </w:rPr>
        <w:instrText xml:space="preserve"> ADDIN EN.CITE.DATA </w:instrText>
      </w:r>
      <w:r w:rsidR="00AE0F91">
        <w:rPr>
          <w:rFonts w:ascii="Cambria" w:hAnsi="Cambria" w:cs="Arial"/>
          <w:bCs/>
          <w:iCs/>
          <w:color w:val="000000" w:themeColor="text1"/>
        </w:rPr>
      </w:r>
      <w:r w:rsidR="00AE0F91">
        <w:rPr>
          <w:rFonts w:ascii="Cambria" w:hAnsi="Cambria" w:cs="Arial"/>
          <w:bCs/>
          <w:iCs/>
          <w:color w:val="000000" w:themeColor="text1"/>
        </w:rPr>
        <w:fldChar w:fldCharType="end"/>
      </w:r>
      <w:r w:rsidR="009F5F8E">
        <w:rPr>
          <w:rFonts w:ascii="Cambria" w:hAnsi="Cambria" w:cs="Arial"/>
          <w:bCs/>
          <w:iCs/>
          <w:color w:val="000000" w:themeColor="text1"/>
        </w:rPr>
      </w:r>
      <w:r w:rsidR="009F5F8E">
        <w:rPr>
          <w:rFonts w:ascii="Cambria" w:hAnsi="Cambria" w:cs="Arial"/>
          <w:bCs/>
          <w:iCs/>
          <w:color w:val="000000" w:themeColor="text1"/>
        </w:rPr>
        <w:fldChar w:fldCharType="separate"/>
      </w:r>
      <w:r w:rsidR="00AE0F91" w:rsidRPr="00AE0F91">
        <w:rPr>
          <w:rFonts w:ascii="Cambria" w:hAnsi="Cambria" w:cs="Arial"/>
          <w:bCs/>
          <w:iCs/>
          <w:noProof/>
          <w:color w:val="000000" w:themeColor="text1"/>
          <w:vertAlign w:val="superscript"/>
        </w:rPr>
        <w:t>10</w:t>
      </w:r>
      <w:r w:rsidR="009F5F8E">
        <w:rPr>
          <w:rFonts w:ascii="Cambria" w:hAnsi="Cambria" w:cs="Arial"/>
          <w:bCs/>
          <w:iCs/>
          <w:color w:val="000000" w:themeColor="text1"/>
        </w:rPr>
        <w:fldChar w:fldCharType="end"/>
      </w:r>
      <w:r w:rsidRPr="00757616">
        <w:rPr>
          <w:rFonts w:ascii="Cambria" w:hAnsi="Cambria" w:cs="Arial"/>
          <w:bCs/>
          <w:iCs/>
          <w:color w:val="000000" w:themeColor="text1"/>
        </w:rPr>
        <w:t>. The arrowhead algorithm in juicer tools was employed to find TADs at resolution 10 k</w:t>
      </w:r>
      <w:r w:rsidR="009D7F86">
        <w:rPr>
          <w:rFonts w:ascii="Cambria" w:hAnsi="Cambria" w:cs="Arial"/>
          <w:bCs/>
          <w:iCs/>
          <w:color w:val="000000" w:themeColor="text1"/>
        </w:rPr>
        <w:t>b</w:t>
      </w:r>
      <w:r w:rsidRPr="00757616">
        <w:rPr>
          <w:rFonts w:ascii="Cambria" w:hAnsi="Cambria" w:cs="Arial"/>
          <w:bCs/>
          <w:iCs/>
          <w:color w:val="000000" w:themeColor="text1"/>
        </w:rPr>
        <w:t>.</w:t>
      </w:r>
      <w:r w:rsidR="005C0795">
        <w:rPr>
          <w:rFonts w:ascii="Cambria" w:hAnsi="Cambria" w:cs="Arial"/>
          <w:bCs/>
          <w:iCs/>
          <w:color w:val="000000" w:themeColor="text1"/>
        </w:rPr>
        <w:t xml:space="preserve"> The eigenvector was used to delineate compartments in Hi-C data at 1 Mb resolution. The sign of the eigenvector typically indicates the compartment type A/B (active/inactive).</w:t>
      </w:r>
    </w:p>
    <w:p w14:paraId="02FA3022" w14:textId="77777777" w:rsidR="00757616" w:rsidRPr="00757616" w:rsidRDefault="00757616" w:rsidP="00757616">
      <w:pPr>
        <w:spacing w:line="480" w:lineRule="auto"/>
        <w:jc w:val="both"/>
        <w:rPr>
          <w:rFonts w:ascii="Cambria" w:hAnsi="Cambria" w:cs="Arial"/>
          <w:bCs/>
          <w:iCs/>
          <w:color w:val="000000" w:themeColor="text1"/>
        </w:rPr>
      </w:pPr>
    </w:p>
    <w:p w14:paraId="5315498A" w14:textId="77777777" w:rsidR="00757616" w:rsidRPr="00757616" w:rsidRDefault="00757616" w:rsidP="00757616">
      <w:pPr>
        <w:spacing w:line="480" w:lineRule="auto"/>
        <w:jc w:val="both"/>
        <w:rPr>
          <w:rFonts w:ascii="Cambria" w:hAnsi="Cambria" w:cs="Arial"/>
          <w:b/>
          <w:iCs/>
          <w:color w:val="000000" w:themeColor="text1"/>
        </w:rPr>
      </w:pPr>
      <w:r w:rsidRPr="00757616">
        <w:rPr>
          <w:rFonts w:ascii="Cambria" w:hAnsi="Cambria" w:cs="Arial"/>
          <w:b/>
          <w:iCs/>
          <w:color w:val="000000" w:themeColor="text1"/>
        </w:rPr>
        <w:t xml:space="preserve">RNA-seq and </w:t>
      </w:r>
      <w:proofErr w:type="spellStart"/>
      <w:r w:rsidRPr="00757616">
        <w:rPr>
          <w:rFonts w:ascii="Cambria" w:hAnsi="Cambria" w:cs="Arial"/>
          <w:b/>
          <w:iCs/>
          <w:color w:val="000000" w:themeColor="text1"/>
        </w:rPr>
        <w:t>ChIP</w:t>
      </w:r>
      <w:proofErr w:type="spellEnd"/>
      <w:r w:rsidRPr="00757616">
        <w:rPr>
          <w:rFonts w:ascii="Cambria" w:hAnsi="Cambria" w:cs="Arial"/>
          <w:b/>
          <w:iCs/>
          <w:color w:val="000000" w:themeColor="text1"/>
        </w:rPr>
        <w:t>-seq data analysis</w:t>
      </w:r>
    </w:p>
    <w:p w14:paraId="72B30E05" w14:textId="070F9938" w:rsidR="00757616" w:rsidRPr="00757616" w:rsidRDefault="00757616" w:rsidP="00757616">
      <w:pPr>
        <w:spacing w:line="480" w:lineRule="auto"/>
        <w:jc w:val="both"/>
        <w:rPr>
          <w:rFonts w:ascii="Cambria" w:hAnsi="Cambria" w:cs="Arial"/>
          <w:bCs/>
          <w:iCs/>
          <w:color w:val="000000" w:themeColor="text1"/>
        </w:rPr>
      </w:pPr>
      <w:r w:rsidRPr="00757616">
        <w:rPr>
          <w:rFonts w:ascii="Cambria" w:hAnsi="Cambria" w:cs="Arial"/>
          <w:bCs/>
          <w:iCs/>
          <w:color w:val="000000" w:themeColor="text1"/>
        </w:rPr>
        <w:t>The processed RNA-seq data of mouse tail tip fibroblast WT was directly acquired from GEO database (accession:</w:t>
      </w:r>
      <w:r w:rsidR="00315190">
        <w:rPr>
          <w:rFonts w:ascii="Cambria" w:hAnsi="Cambria" w:cs="Arial"/>
          <w:bCs/>
          <w:iCs/>
          <w:color w:val="000000" w:themeColor="text1"/>
        </w:rPr>
        <w:t xml:space="preserve"> GSM1164892</w:t>
      </w:r>
      <w:r w:rsidRPr="00757616">
        <w:rPr>
          <w:rFonts w:ascii="Cambria" w:hAnsi="Cambria" w:cs="Arial"/>
          <w:bCs/>
          <w:iCs/>
          <w:color w:val="000000" w:themeColor="text1"/>
        </w:rPr>
        <w:t xml:space="preserve">), where the reads were aligned to mm9 with the </w:t>
      </w:r>
      <w:proofErr w:type="spellStart"/>
      <w:r w:rsidRPr="00757616">
        <w:rPr>
          <w:rFonts w:ascii="Cambria" w:hAnsi="Cambria" w:cs="Arial"/>
          <w:bCs/>
          <w:iCs/>
          <w:color w:val="000000" w:themeColor="text1"/>
        </w:rPr>
        <w:t>TopHat</w:t>
      </w:r>
      <w:proofErr w:type="spellEnd"/>
      <w:r w:rsidRPr="00757616">
        <w:rPr>
          <w:rFonts w:ascii="Cambria" w:hAnsi="Cambria" w:cs="Arial"/>
          <w:bCs/>
          <w:iCs/>
          <w:color w:val="000000" w:themeColor="text1"/>
        </w:rPr>
        <w:t xml:space="preserve"> algorithm and RPKM was calculated as expression level. The </w:t>
      </w:r>
      <w:proofErr w:type="spellStart"/>
      <w:r w:rsidRPr="00757616">
        <w:rPr>
          <w:rFonts w:ascii="Cambria" w:hAnsi="Cambria" w:cs="Arial"/>
          <w:bCs/>
          <w:iCs/>
          <w:color w:val="000000" w:themeColor="text1"/>
        </w:rPr>
        <w:t>ChIP</w:t>
      </w:r>
      <w:proofErr w:type="spellEnd"/>
      <w:r w:rsidRPr="00757616">
        <w:rPr>
          <w:rFonts w:ascii="Cambria" w:hAnsi="Cambria" w:cs="Arial"/>
          <w:bCs/>
          <w:iCs/>
          <w:color w:val="000000" w:themeColor="text1"/>
        </w:rPr>
        <w:t>-seq data were acquired from GEO database (accession Pol2: GSM2058852, H3K4me3: GSM1858314, H3K27ac: GSM1858323). The raw reads were aligned against to mouse genome (mm9) using BWA</w:t>
      </w:r>
      <w:r w:rsidR="00315190">
        <w:rPr>
          <w:rFonts w:ascii="Cambria" w:hAnsi="Cambria" w:cs="Arial"/>
          <w:bCs/>
          <w:iCs/>
          <w:color w:val="000000" w:themeColor="text1"/>
        </w:rPr>
        <w:fldChar w:fldCharType="begin"/>
      </w:r>
      <w:r w:rsidR="00AE0F91">
        <w:rPr>
          <w:rFonts w:ascii="Cambria" w:hAnsi="Cambria" w:cs="Arial"/>
          <w:bCs/>
          <w:iCs/>
          <w:color w:val="000000" w:themeColor="text1"/>
        </w:rPr>
        <w:instrText xml:space="preserve"> ADDIN EN.CITE &lt;EndNote&gt;&lt;Cite&gt;&lt;Author&gt;Li&lt;/Author&gt;&lt;Year&gt;2009&lt;/Year&gt;&lt;RecNum&gt;183&lt;/RecNum&gt;&lt;DisplayText&gt;&lt;style face="superscript"&gt;11&lt;/style&gt;&lt;/DisplayText&gt;&lt;record&gt;&lt;rec-number&gt;183&lt;/rec-number&gt;&lt;foreign-keys&gt;&lt;key app="EN" db-id="zrdsvvdeh2ppfded9r7p2ezr2tadaa9f995x" timestamp="1716470920"&gt;183&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edition&gt;20090518&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Print)&amp;#xD;1367-4803 (Linking)&lt;/isbn&gt;&lt;accession-num&gt;19451168&lt;/accession-num&gt;&lt;urls&gt;&lt;related-urls&gt;&lt;url&gt;https://www.ncbi.nlm.nih.gov/pubmed/19451168&lt;/url&gt;&lt;/related-urls&gt;&lt;/urls&gt;&lt;custom2&gt;PMC2705234&lt;/custom2&gt;&lt;electronic-resource-num&gt;10.1093/bioinformatics/btp324&lt;/electronic-resource-num&gt;&lt;remote-database-name&gt;Medline&lt;/remote-database-name&gt;&lt;remote-database-provider&gt;NLM&lt;/remote-database-provider&gt;&lt;/record&gt;&lt;/Cite&gt;&lt;/EndNote&gt;</w:instrText>
      </w:r>
      <w:r w:rsidR="00315190">
        <w:rPr>
          <w:rFonts w:ascii="Cambria" w:hAnsi="Cambria" w:cs="Arial"/>
          <w:bCs/>
          <w:iCs/>
          <w:color w:val="000000" w:themeColor="text1"/>
        </w:rPr>
        <w:fldChar w:fldCharType="separate"/>
      </w:r>
      <w:r w:rsidR="00AE0F91" w:rsidRPr="00AE0F91">
        <w:rPr>
          <w:rFonts w:ascii="Cambria" w:hAnsi="Cambria" w:cs="Arial"/>
          <w:bCs/>
          <w:iCs/>
          <w:noProof/>
          <w:color w:val="000000" w:themeColor="text1"/>
          <w:vertAlign w:val="superscript"/>
        </w:rPr>
        <w:t>11</w:t>
      </w:r>
      <w:r w:rsidR="00315190">
        <w:rPr>
          <w:rFonts w:ascii="Cambria" w:hAnsi="Cambria" w:cs="Arial"/>
          <w:bCs/>
          <w:iCs/>
          <w:color w:val="000000" w:themeColor="text1"/>
        </w:rPr>
        <w:fldChar w:fldCharType="end"/>
      </w:r>
      <w:r w:rsidRPr="00757616">
        <w:rPr>
          <w:rFonts w:ascii="Cambria" w:hAnsi="Cambria" w:cs="Arial"/>
          <w:bCs/>
          <w:iCs/>
          <w:color w:val="000000" w:themeColor="text1"/>
        </w:rPr>
        <w:t>. Aligned BAM files are filtered by removing low quality and unpaired reads, and de-duplicated. Based on the processed BAM files, peak calling is performed using MACS2 peak caller</w:t>
      </w:r>
      <w:r w:rsidR="00B63AA9">
        <w:rPr>
          <w:rFonts w:ascii="Cambria" w:hAnsi="Cambria" w:cs="Arial"/>
          <w:bCs/>
          <w:iCs/>
          <w:color w:val="000000" w:themeColor="text1"/>
        </w:rPr>
        <w:fldChar w:fldCharType="begin"/>
      </w:r>
      <w:r w:rsidR="00AE0F91">
        <w:rPr>
          <w:rFonts w:ascii="Cambria" w:hAnsi="Cambria" w:cs="Arial"/>
          <w:bCs/>
          <w:iCs/>
          <w:color w:val="000000" w:themeColor="text1"/>
        </w:rPr>
        <w:instrText xml:space="preserve"> ADDIN EN.CITE &lt;EndNote&gt;&lt;Cite&gt;&lt;Author&gt;Zhang&lt;/Author&gt;&lt;Year&gt;2008&lt;/Year&gt;&lt;RecNum&gt;184&lt;/RecNum&gt;&lt;DisplayText&gt;&lt;style face="superscript"&gt;12&lt;/style&gt;&lt;/DisplayText&gt;&lt;record&gt;&lt;rec-number&gt;184&lt;/rec-number&gt;&lt;foreign-keys&gt;&lt;key app="EN" db-id="zrdsvvdeh2ppfded9r7p2ezr2tadaa9f995x" timestamp="1716470958"&gt;184&lt;/key&gt;&lt;/foreign-keys&gt;&lt;ref-type name="Journal Article"&gt;17&lt;/ref-type&gt;&lt;contributors&gt;&lt;authors&gt;&lt;author&gt;Zhang, Y.&lt;/author&gt;&lt;author&gt;Liu, T.&lt;/author&gt;&lt;author&gt;Meyer, C. A.&lt;/author&gt;&lt;author&gt;Eeckhoute, J.&lt;/author&gt;&lt;author&gt;Johnson, D. S.&lt;/author&gt;&lt;author&gt;Bernstein, B. E.&lt;/author&gt;&lt;author&gt;Nusbaum, C.&lt;/author&gt;&lt;author&gt;Myers, R. M.&lt;/author&gt;&lt;author&gt;Brown, M.&lt;/author&gt;&lt;author&gt;Li, W.&lt;/author&gt;&lt;author&gt;Liu, X. S.&lt;/author&gt;&lt;/authors&gt;&lt;/contributors&gt;&lt;auth-address&gt;Department of Biostatistics and Computational Biology, Dana-Farber Cancer Institute and Harvard School of Public Health, Boston, MA 02115, USA.&lt;/auth-address&gt;&lt;titles&gt;&lt;title&gt;Model-based analysis of ChIP-Seq (MACS)&lt;/title&gt;&lt;secondary-title&gt;Genome Biol&lt;/secondary-title&gt;&lt;/titles&gt;&lt;periodical&gt;&lt;full-title&gt;Genome Biol&lt;/full-title&gt;&lt;/periodical&gt;&lt;pages&gt;R137&lt;/pages&gt;&lt;volume&gt;9&lt;/volume&gt;&lt;number&gt;9&lt;/number&gt;&lt;edition&gt;20080917&lt;/edition&gt;&lt;keywords&gt;&lt;keyword&gt;*Algorithms&lt;/keyword&gt;&lt;keyword&gt;Cell Line, Tumor&lt;/keyword&gt;&lt;keyword&gt;Chromatin Immunoprecipitation/*methods&lt;/keyword&gt;&lt;keyword&gt;Hepatocyte Nuclear Factor 3-alpha/analysis/*genetics&lt;/keyword&gt;&lt;keyword&gt;Humans&lt;/keyword&gt;&lt;keyword&gt;Models, Genetic&lt;/keyword&gt;&lt;keyword&gt;Oligonucleotide Array Sequence Analysis/*methods&lt;/keyword&gt;&lt;/keywords&gt;&lt;dates&gt;&lt;year&gt;2008&lt;/year&gt;&lt;/dates&gt;&lt;isbn&gt;1474-760X (Electronic)&amp;#xD;1465-6906 (Print)&amp;#xD;1474-7596 (Linking)&lt;/isbn&gt;&lt;accession-num&gt;18798982&lt;/accession-num&gt;&lt;urls&gt;&lt;related-urls&gt;&lt;url&gt;https://www.ncbi.nlm.nih.gov/pubmed/18798982&lt;/url&gt;&lt;/related-urls&gt;&lt;/urls&gt;&lt;custom2&gt;PMC2592715&lt;/custom2&gt;&lt;electronic-resource-num&gt;10.1186/gb-2008-9-9-r137&lt;/electronic-resource-num&gt;&lt;remote-database-name&gt;Medline&lt;/remote-database-name&gt;&lt;remote-database-provider&gt;NLM&lt;/remote-database-provider&gt;&lt;/record&gt;&lt;/Cite&gt;&lt;/EndNote&gt;</w:instrText>
      </w:r>
      <w:r w:rsidR="00B63AA9">
        <w:rPr>
          <w:rFonts w:ascii="Cambria" w:hAnsi="Cambria" w:cs="Arial"/>
          <w:bCs/>
          <w:iCs/>
          <w:color w:val="000000" w:themeColor="text1"/>
        </w:rPr>
        <w:fldChar w:fldCharType="separate"/>
      </w:r>
      <w:r w:rsidR="00AE0F91" w:rsidRPr="00AE0F91">
        <w:rPr>
          <w:rFonts w:ascii="Cambria" w:hAnsi="Cambria" w:cs="Arial"/>
          <w:bCs/>
          <w:iCs/>
          <w:noProof/>
          <w:color w:val="000000" w:themeColor="text1"/>
          <w:vertAlign w:val="superscript"/>
        </w:rPr>
        <w:t>12</w:t>
      </w:r>
      <w:r w:rsidR="00B63AA9">
        <w:rPr>
          <w:rFonts w:ascii="Cambria" w:hAnsi="Cambria" w:cs="Arial"/>
          <w:bCs/>
          <w:iCs/>
          <w:color w:val="000000" w:themeColor="text1"/>
        </w:rPr>
        <w:fldChar w:fldCharType="end"/>
      </w:r>
      <w:r w:rsidRPr="00757616">
        <w:rPr>
          <w:rFonts w:ascii="Cambria" w:hAnsi="Cambria" w:cs="Arial"/>
          <w:bCs/>
          <w:iCs/>
          <w:color w:val="000000" w:themeColor="text1"/>
        </w:rPr>
        <w:t xml:space="preserve">. </w:t>
      </w:r>
    </w:p>
    <w:p w14:paraId="5A2DD352" w14:textId="77777777" w:rsidR="00757616" w:rsidRPr="00757616" w:rsidRDefault="00757616" w:rsidP="00757616">
      <w:pPr>
        <w:spacing w:line="480" w:lineRule="auto"/>
        <w:jc w:val="both"/>
        <w:rPr>
          <w:rFonts w:ascii="Cambria" w:hAnsi="Cambria" w:cs="Arial"/>
          <w:bCs/>
          <w:iCs/>
          <w:color w:val="000000" w:themeColor="text1"/>
        </w:rPr>
      </w:pPr>
    </w:p>
    <w:p w14:paraId="2B10D438" w14:textId="370CAF7B" w:rsidR="00757616" w:rsidRPr="00757616" w:rsidRDefault="00757616" w:rsidP="00757616">
      <w:pPr>
        <w:spacing w:line="480" w:lineRule="auto"/>
        <w:jc w:val="both"/>
        <w:rPr>
          <w:rFonts w:ascii="Cambria" w:hAnsi="Cambria" w:cs="Arial"/>
          <w:b/>
          <w:iCs/>
          <w:color w:val="000000" w:themeColor="text1"/>
        </w:rPr>
      </w:pPr>
      <w:r w:rsidRPr="00757616">
        <w:rPr>
          <w:rFonts w:ascii="Cambria" w:hAnsi="Cambria" w:cs="Arial"/>
          <w:b/>
          <w:iCs/>
          <w:color w:val="000000" w:themeColor="text1"/>
        </w:rPr>
        <w:t>Mutation</w:t>
      </w:r>
      <w:r>
        <w:rPr>
          <w:rFonts w:ascii="Cambria" w:hAnsi="Cambria" w:cs="Arial"/>
          <w:b/>
          <w:iCs/>
          <w:color w:val="000000" w:themeColor="text1"/>
        </w:rPr>
        <w:t>al</w:t>
      </w:r>
      <w:r w:rsidRPr="00757616">
        <w:rPr>
          <w:rFonts w:ascii="Cambria" w:hAnsi="Cambria" w:cs="Arial"/>
          <w:b/>
          <w:iCs/>
          <w:color w:val="000000" w:themeColor="text1"/>
        </w:rPr>
        <w:t xml:space="preserve"> analysis</w:t>
      </w:r>
      <w:r>
        <w:rPr>
          <w:rFonts w:ascii="Cambria" w:hAnsi="Cambria" w:cs="Arial"/>
          <w:b/>
          <w:iCs/>
          <w:color w:val="000000" w:themeColor="text1"/>
        </w:rPr>
        <w:t xml:space="preserve"> using HTGTS datasets</w:t>
      </w:r>
    </w:p>
    <w:p w14:paraId="2CDD30C5" w14:textId="1EB76F85" w:rsidR="00FE7A2E" w:rsidRPr="00757616" w:rsidRDefault="00757616" w:rsidP="00757616">
      <w:pPr>
        <w:spacing w:line="480" w:lineRule="auto"/>
        <w:jc w:val="both"/>
        <w:rPr>
          <w:rFonts w:ascii="Cambria" w:hAnsi="Cambria" w:cs="Arial"/>
          <w:bCs/>
          <w:iCs/>
          <w:color w:val="000000" w:themeColor="text1"/>
        </w:rPr>
      </w:pPr>
      <w:r w:rsidRPr="00757616">
        <w:rPr>
          <w:rFonts w:ascii="Cambria" w:hAnsi="Cambria" w:cs="Arial"/>
          <w:bCs/>
          <w:iCs/>
          <w:color w:val="000000" w:themeColor="text1"/>
        </w:rPr>
        <w:t>The sequences of translocation junctions identified from HTGTS data were used to analyze the mutational signatures related to translocation. The junction sequences trimmed with barcode, primer and bait portion were aligned to mouse genome mm9 by using BWA mem algorithm</w:t>
      </w:r>
      <w:r w:rsidR="00B63AA9">
        <w:rPr>
          <w:rFonts w:ascii="Cambria" w:hAnsi="Cambria" w:cs="Arial"/>
          <w:bCs/>
          <w:iCs/>
          <w:color w:val="000000" w:themeColor="text1"/>
        </w:rPr>
        <w:fldChar w:fldCharType="begin"/>
      </w:r>
      <w:r w:rsidR="00AE0F91">
        <w:rPr>
          <w:rFonts w:ascii="Cambria" w:hAnsi="Cambria" w:cs="Arial"/>
          <w:bCs/>
          <w:iCs/>
          <w:color w:val="000000" w:themeColor="text1"/>
        </w:rPr>
        <w:instrText xml:space="preserve"> ADDIN EN.CITE &lt;EndNote&gt;&lt;Cite&gt;&lt;Author&gt;Li&lt;/Author&gt;&lt;Year&gt;2009&lt;/Year&gt;&lt;RecNum&gt;183&lt;/RecNum&gt;&lt;DisplayText&gt;&lt;style face="superscript"&gt;11&lt;/style&gt;&lt;/DisplayText&gt;&lt;record&gt;&lt;rec-number&gt;183&lt;/rec-number&gt;&lt;foreign-keys&gt;&lt;key app="EN" db-id="zrdsvvdeh2ppfded9r7p2ezr2tadaa9f995x" timestamp="1716470920"&gt;183&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edition&gt;20090518&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Print)&amp;#xD;1367-4803 (Linking)&lt;/isbn&gt;&lt;accession-num&gt;19451168&lt;/accession-num&gt;&lt;urls&gt;&lt;related-urls&gt;&lt;url&gt;https://www.ncbi.nlm.nih.gov/pubmed/19451168&lt;/url&gt;&lt;/related-urls&gt;&lt;/urls&gt;&lt;custom2&gt;PMC2705234&lt;/custom2&gt;&lt;electronic-resource-num&gt;10.1093/bioinformatics/btp324&lt;/electronic-resource-num&gt;&lt;remote-database-name&gt;Medline&lt;/remote-database-name&gt;&lt;remote-database-provider&gt;NLM&lt;/remote-database-provider&gt;&lt;/record&gt;&lt;/Cite&gt;&lt;/EndNote&gt;</w:instrText>
      </w:r>
      <w:r w:rsidR="00B63AA9">
        <w:rPr>
          <w:rFonts w:ascii="Cambria" w:hAnsi="Cambria" w:cs="Arial"/>
          <w:bCs/>
          <w:iCs/>
          <w:color w:val="000000" w:themeColor="text1"/>
        </w:rPr>
        <w:fldChar w:fldCharType="separate"/>
      </w:r>
      <w:r w:rsidR="00AE0F91" w:rsidRPr="00AE0F91">
        <w:rPr>
          <w:rFonts w:ascii="Cambria" w:hAnsi="Cambria" w:cs="Arial"/>
          <w:bCs/>
          <w:iCs/>
          <w:noProof/>
          <w:color w:val="000000" w:themeColor="text1"/>
          <w:vertAlign w:val="superscript"/>
        </w:rPr>
        <w:t>11</w:t>
      </w:r>
      <w:r w:rsidR="00B63AA9">
        <w:rPr>
          <w:rFonts w:ascii="Cambria" w:hAnsi="Cambria" w:cs="Arial"/>
          <w:bCs/>
          <w:iCs/>
          <w:color w:val="000000" w:themeColor="text1"/>
        </w:rPr>
        <w:fldChar w:fldCharType="end"/>
      </w:r>
      <w:r w:rsidRPr="00757616">
        <w:rPr>
          <w:rFonts w:ascii="Cambria" w:hAnsi="Cambria" w:cs="Arial"/>
          <w:bCs/>
          <w:iCs/>
          <w:color w:val="000000" w:themeColor="text1"/>
        </w:rPr>
        <w:t xml:space="preserve">. The </w:t>
      </w:r>
      <w:proofErr w:type="spellStart"/>
      <w:r w:rsidRPr="00757616">
        <w:rPr>
          <w:rFonts w:ascii="Cambria" w:hAnsi="Cambria" w:cs="Arial"/>
          <w:bCs/>
          <w:iCs/>
          <w:color w:val="000000" w:themeColor="text1"/>
        </w:rPr>
        <w:t>samtools</w:t>
      </w:r>
      <w:proofErr w:type="spellEnd"/>
      <w:r w:rsidRPr="00757616">
        <w:rPr>
          <w:rFonts w:ascii="Cambria" w:hAnsi="Cambria" w:cs="Arial"/>
          <w:bCs/>
          <w:iCs/>
          <w:color w:val="000000" w:themeColor="text1"/>
        </w:rPr>
        <w:t xml:space="preserve"> was implemented to generate, sort, index and </w:t>
      </w:r>
      <w:proofErr w:type="spellStart"/>
      <w:r w:rsidRPr="00757616">
        <w:rPr>
          <w:rFonts w:ascii="Cambria" w:hAnsi="Cambria" w:cs="Arial"/>
          <w:bCs/>
          <w:iCs/>
          <w:color w:val="000000" w:themeColor="text1"/>
        </w:rPr>
        <w:t>mpileup</w:t>
      </w:r>
      <w:proofErr w:type="spellEnd"/>
      <w:r w:rsidRPr="00757616">
        <w:rPr>
          <w:rFonts w:ascii="Cambria" w:hAnsi="Cambria" w:cs="Arial"/>
          <w:bCs/>
          <w:iCs/>
          <w:color w:val="000000" w:themeColor="text1"/>
        </w:rPr>
        <w:t xml:space="preserve"> bam file. Next, the </w:t>
      </w:r>
      <w:proofErr w:type="spellStart"/>
      <w:r w:rsidRPr="00757616">
        <w:rPr>
          <w:rFonts w:ascii="Cambria" w:hAnsi="Cambria" w:cs="Arial"/>
          <w:bCs/>
          <w:iCs/>
          <w:color w:val="000000" w:themeColor="text1"/>
        </w:rPr>
        <w:t>VarScan</w:t>
      </w:r>
      <w:proofErr w:type="spellEnd"/>
      <w:r w:rsidRPr="00757616">
        <w:rPr>
          <w:rFonts w:ascii="Cambria" w:hAnsi="Cambria" w:cs="Arial"/>
          <w:bCs/>
          <w:iCs/>
          <w:color w:val="000000" w:themeColor="text1"/>
        </w:rPr>
        <w:t xml:space="preserve"> v2.3.9 mpileup2snp</w:t>
      </w:r>
      <w:r w:rsidR="00C91D85">
        <w:rPr>
          <w:rFonts w:ascii="Cambria" w:hAnsi="Cambria" w:cs="Arial"/>
          <w:bCs/>
          <w:iCs/>
          <w:color w:val="000000" w:themeColor="text1"/>
        </w:rPr>
        <w:fldChar w:fldCharType="begin">
          <w:fldData xml:space="preserve">PEVuZE5vdGU+PENpdGU+PEF1dGhvcj5Lb2JvbGR0PC9BdXRob3I+PFllYXI+MjAxMjwvWWVhcj48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</w:fldData>
        </w:fldChar>
      </w:r>
      <w:r w:rsidR="00AE0F91">
        <w:rPr>
          <w:rFonts w:ascii="Cambria" w:hAnsi="Cambria" w:cs="Arial"/>
          <w:bCs/>
          <w:iCs/>
          <w:color w:val="000000" w:themeColor="text1"/>
        </w:rPr>
        <w:instrText xml:space="preserve"> ADDIN EN.CITE </w:instrText>
      </w:r>
      <w:r w:rsidR="00AE0F91">
        <w:rPr>
          <w:rFonts w:ascii="Cambria" w:hAnsi="Cambria" w:cs="Arial"/>
          <w:bCs/>
          <w:iCs/>
          <w:color w:val="000000" w:themeColor="text1"/>
        </w:rPr>
        <w:fldChar w:fldCharType="begin">
          <w:fldData xml:space="preserve">PEVuZE5vdGU+PENpdGU+PEF1dGhvcj5Lb2JvbGR0PC9BdXRob3I+PFllYXI+MjAxMjwvWWVhcj48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</w:fldData>
        </w:fldChar>
      </w:r>
      <w:r w:rsidR="00AE0F91">
        <w:rPr>
          <w:rFonts w:ascii="Cambria" w:hAnsi="Cambria" w:cs="Arial"/>
          <w:bCs/>
          <w:iCs/>
          <w:color w:val="000000" w:themeColor="text1"/>
        </w:rPr>
        <w:instrText xml:space="preserve"> ADDIN EN.CITE.DATA </w:instrText>
      </w:r>
      <w:r w:rsidR="00AE0F91">
        <w:rPr>
          <w:rFonts w:ascii="Cambria" w:hAnsi="Cambria" w:cs="Arial"/>
          <w:bCs/>
          <w:iCs/>
          <w:color w:val="000000" w:themeColor="text1"/>
        </w:rPr>
      </w:r>
      <w:r w:rsidR="00AE0F91">
        <w:rPr>
          <w:rFonts w:ascii="Cambria" w:hAnsi="Cambria" w:cs="Arial"/>
          <w:bCs/>
          <w:iCs/>
          <w:color w:val="000000" w:themeColor="text1"/>
        </w:rPr>
        <w:fldChar w:fldCharType="end"/>
      </w:r>
      <w:r w:rsidR="00C91D85">
        <w:rPr>
          <w:rFonts w:ascii="Cambria" w:hAnsi="Cambria" w:cs="Arial"/>
          <w:bCs/>
          <w:iCs/>
          <w:color w:val="000000" w:themeColor="text1"/>
        </w:rPr>
      </w:r>
      <w:r w:rsidR="00C91D85">
        <w:rPr>
          <w:rFonts w:ascii="Cambria" w:hAnsi="Cambria" w:cs="Arial"/>
          <w:bCs/>
          <w:iCs/>
          <w:color w:val="000000" w:themeColor="text1"/>
        </w:rPr>
        <w:fldChar w:fldCharType="separate"/>
      </w:r>
      <w:r w:rsidR="00AE0F91" w:rsidRPr="00AE0F91">
        <w:rPr>
          <w:rFonts w:ascii="Cambria" w:hAnsi="Cambria" w:cs="Arial"/>
          <w:bCs/>
          <w:iCs/>
          <w:noProof/>
          <w:color w:val="000000" w:themeColor="text1"/>
          <w:vertAlign w:val="superscript"/>
        </w:rPr>
        <w:t>13</w:t>
      </w:r>
      <w:r w:rsidR="00C91D85">
        <w:rPr>
          <w:rFonts w:ascii="Cambria" w:hAnsi="Cambria" w:cs="Arial"/>
          <w:bCs/>
          <w:iCs/>
          <w:color w:val="000000" w:themeColor="text1"/>
        </w:rPr>
        <w:fldChar w:fldCharType="end"/>
      </w:r>
      <w:r w:rsidRPr="00757616">
        <w:rPr>
          <w:rFonts w:ascii="Cambria" w:hAnsi="Cambria" w:cs="Arial"/>
          <w:bCs/>
          <w:iCs/>
          <w:color w:val="000000" w:themeColor="text1"/>
        </w:rPr>
        <w:t xml:space="preserve"> was utilized to </w:t>
      </w:r>
      <w:r w:rsidRPr="00757616">
        <w:rPr>
          <w:rFonts w:ascii="Cambria" w:hAnsi="Cambria" w:cs="Arial"/>
          <w:bCs/>
          <w:iCs/>
          <w:color w:val="000000" w:themeColor="text1"/>
        </w:rPr>
        <w:lastRenderedPageBreak/>
        <w:t xml:space="preserve">call base mutation and get </w:t>
      </w:r>
      <w:proofErr w:type="spellStart"/>
      <w:r w:rsidRPr="00757616">
        <w:rPr>
          <w:rFonts w:ascii="Cambria" w:hAnsi="Cambria" w:cs="Arial"/>
          <w:bCs/>
          <w:iCs/>
          <w:color w:val="000000" w:themeColor="text1"/>
        </w:rPr>
        <w:t>vcf</w:t>
      </w:r>
      <w:proofErr w:type="spellEnd"/>
      <w:r w:rsidRPr="00757616">
        <w:rPr>
          <w:rFonts w:ascii="Cambria" w:hAnsi="Cambria" w:cs="Arial"/>
          <w:bCs/>
          <w:iCs/>
          <w:color w:val="000000" w:themeColor="text1"/>
        </w:rPr>
        <w:t xml:space="preserve"> file, from which the regions of </w:t>
      </w:r>
      <w:r w:rsidRPr="00757616">
        <w:rPr>
          <w:rFonts w:ascii="Cambria" w:hAnsi="Cambria" w:cs="Arial"/>
          <w:bCs/>
          <w:iCs/>
          <w:color w:val="000000" w:themeColor="text1"/>
          <w:u w:val="single"/>
        </w:rPr>
        <w:t>+</w:t>
      </w:r>
      <w:r w:rsidRPr="00757616">
        <w:rPr>
          <w:rFonts w:ascii="Cambria" w:hAnsi="Cambria" w:cs="Arial"/>
          <w:bCs/>
          <w:iCs/>
          <w:color w:val="000000" w:themeColor="text1"/>
        </w:rPr>
        <w:t xml:space="preserve">2Mb around </w:t>
      </w:r>
      <w:proofErr w:type="spellStart"/>
      <w:r w:rsidRPr="00757616">
        <w:rPr>
          <w:rFonts w:ascii="Cambria" w:hAnsi="Cambria" w:cs="Arial"/>
          <w:bCs/>
          <w:iCs/>
          <w:color w:val="000000" w:themeColor="text1"/>
        </w:rPr>
        <w:t>Myc</w:t>
      </w:r>
      <w:proofErr w:type="spellEnd"/>
      <w:r w:rsidRPr="00757616">
        <w:rPr>
          <w:rFonts w:ascii="Cambria" w:hAnsi="Cambria" w:cs="Arial"/>
          <w:bCs/>
          <w:iCs/>
          <w:color w:val="000000" w:themeColor="text1"/>
        </w:rPr>
        <w:t xml:space="preserve"> break site and </w:t>
      </w:r>
      <w:proofErr w:type="spellStart"/>
      <w:r w:rsidRPr="00757616">
        <w:rPr>
          <w:rFonts w:ascii="Cambria" w:hAnsi="Cambria" w:cs="Arial"/>
          <w:bCs/>
          <w:iCs/>
          <w:color w:val="000000" w:themeColor="text1"/>
        </w:rPr>
        <w:t>ISceI</w:t>
      </w:r>
      <w:proofErr w:type="spellEnd"/>
      <w:r w:rsidRPr="00757616">
        <w:rPr>
          <w:rFonts w:ascii="Cambria" w:hAnsi="Cambria" w:cs="Arial"/>
          <w:bCs/>
          <w:iCs/>
          <w:color w:val="000000" w:themeColor="text1"/>
        </w:rPr>
        <w:t xml:space="preserve"> off-targets were further excluded to avoid the influence of technical bias. Based on a clean </w:t>
      </w:r>
      <w:proofErr w:type="spellStart"/>
      <w:r w:rsidRPr="00757616">
        <w:rPr>
          <w:rFonts w:ascii="Cambria" w:hAnsi="Cambria" w:cs="Arial"/>
          <w:bCs/>
          <w:iCs/>
          <w:color w:val="000000" w:themeColor="text1"/>
        </w:rPr>
        <w:t>vcf</w:t>
      </w:r>
      <w:proofErr w:type="spellEnd"/>
      <w:r w:rsidRPr="00757616">
        <w:rPr>
          <w:rFonts w:ascii="Cambria" w:hAnsi="Cambria" w:cs="Arial"/>
          <w:bCs/>
          <w:iCs/>
          <w:color w:val="000000" w:themeColor="text1"/>
        </w:rPr>
        <w:t xml:space="preserve"> file, the R package </w:t>
      </w:r>
      <w:proofErr w:type="spellStart"/>
      <w:r w:rsidRPr="00757616">
        <w:rPr>
          <w:rFonts w:ascii="Cambria" w:hAnsi="Cambria" w:cs="Arial"/>
          <w:bCs/>
          <w:iCs/>
          <w:color w:val="000000" w:themeColor="text1"/>
        </w:rPr>
        <w:t>MutationalPatterns</w:t>
      </w:r>
      <w:proofErr w:type="spellEnd"/>
      <w:r w:rsidRPr="00757616">
        <w:rPr>
          <w:rFonts w:ascii="Cambria" w:hAnsi="Cambria" w:cs="Arial"/>
          <w:bCs/>
          <w:iCs/>
          <w:color w:val="000000" w:themeColor="text1"/>
        </w:rPr>
        <w:t xml:space="preserve"> was employed to calculate 96 trinucleotide mutation count matrix</w:t>
      </w:r>
      <w:r w:rsidR="00C91D85">
        <w:rPr>
          <w:rFonts w:ascii="Cambria" w:hAnsi="Cambria" w:cs="Arial"/>
          <w:bCs/>
          <w:iCs/>
          <w:color w:val="000000" w:themeColor="text1"/>
        </w:rPr>
        <w:fldChar w:fldCharType="begin">
          <w:fldData xml:space="preserve">PEVuZE5vdGU+PENpdGU+PEF1dGhvcj5NYW5kZXJzPC9BdXRob3I+PFllYXI+MjAyMjwvWWVhcj48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</w:fldData>
        </w:fldChar>
      </w:r>
      <w:r w:rsidR="00AE0F91">
        <w:rPr>
          <w:rFonts w:ascii="Cambria" w:hAnsi="Cambria" w:cs="Arial"/>
          <w:bCs/>
          <w:iCs/>
          <w:color w:val="000000" w:themeColor="text1"/>
        </w:rPr>
        <w:instrText xml:space="preserve"> ADDIN EN.CITE </w:instrText>
      </w:r>
      <w:r w:rsidR="00AE0F91">
        <w:rPr>
          <w:rFonts w:ascii="Cambria" w:hAnsi="Cambria" w:cs="Arial"/>
          <w:bCs/>
          <w:iCs/>
          <w:color w:val="000000" w:themeColor="text1"/>
        </w:rPr>
        <w:fldChar w:fldCharType="begin">
          <w:fldData xml:space="preserve">PEVuZE5vdGU+PENpdGU+PEF1dGhvcj5NYW5kZXJzPC9BdXRob3I+PFllYXI+MjAyMjwvWWVhcj48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</w:fldData>
        </w:fldChar>
      </w:r>
      <w:r w:rsidR="00AE0F91">
        <w:rPr>
          <w:rFonts w:ascii="Cambria" w:hAnsi="Cambria" w:cs="Arial"/>
          <w:bCs/>
          <w:iCs/>
          <w:color w:val="000000" w:themeColor="text1"/>
        </w:rPr>
        <w:instrText xml:space="preserve"> ADDIN EN.CITE.DATA </w:instrText>
      </w:r>
      <w:r w:rsidR="00AE0F91">
        <w:rPr>
          <w:rFonts w:ascii="Cambria" w:hAnsi="Cambria" w:cs="Arial"/>
          <w:bCs/>
          <w:iCs/>
          <w:color w:val="000000" w:themeColor="text1"/>
        </w:rPr>
      </w:r>
      <w:r w:rsidR="00AE0F91">
        <w:rPr>
          <w:rFonts w:ascii="Cambria" w:hAnsi="Cambria" w:cs="Arial"/>
          <w:bCs/>
          <w:iCs/>
          <w:color w:val="000000" w:themeColor="text1"/>
        </w:rPr>
        <w:fldChar w:fldCharType="end"/>
      </w:r>
      <w:r w:rsidR="00C91D85">
        <w:rPr>
          <w:rFonts w:ascii="Cambria" w:hAnsi="Cambria" w:cs="Arial"/>
          <w:bCs/>
          <w:iCs/>
          <w:color w:val="000000" w:themeColor="text1"/>
        </w:rPr>
      </w:r>
      <w:r w:rsidR="00C91D85">
        <w:rPr>
          <w:rFonts w:ascii="Cambria" w:hAnsi="Cambria" w:cs="Arial"/>
          <w:bCs/>
          <w:iCs/>
          <w:color w:val="000000" w:themeColor="text1"/>
        </w:rPr>
        <w:fldChar w:fldCharType="separate"/>
      </w:r>
      <w:r w:rsidR="00AE0F91" w:rsidRPr="00AE0F91">
        <w:rPr>
          <w:rFonts w:ascii="Cambria" w:hAnsi="Cambria" w:cs="Arial"/>
          <w:bCs/>
          <w:iCs/>
          <w:noProof/>
          <w:color w:val="000000" w:themeColor="text1"/>
          <w:vertAlign w:val="superscript"/>
        </w:rPr>
        <w:t>14</w:t>
      </w:r>
      <w:r w:rsidR="00C91D85">
        <w:rPr>
          <w:rFonts w:ascii="Cambria" w:hAnsi="Cambria" w:cs="Arial"/>
          <w:bCs/>
          <w:iCs/>
          <w:color w:val="000000" w:themeColor="text1"/>
        </w:rPr>
        <w:fldChar w:fldCharType="end"/>
      </w:r>
      <w:r w:rsidRPr="00757616">
        <w:rPr>
          <w:rFonts w:ascii="Cambria" w:hAnsi="Cambria" w:cs="Arial"/>
          <w:bCs/>
          <w:iCs/>
          <w:color w:val="000000" w:themeColor="text1"/>
        </w:rPr>
        <w:t xml:space="preserve">. In addition, the C&gt;T in the WRC, YTCA, RTCA context </w:t>
      </w:r>
      <w:proofErr w:type="gramStart"/>
      <w:r w:rsidRPr="00757616">
        <w:rPr>
          <w:rFonts w:ascii="Cambria" w:hAnsi="Cambria" w:cs="Arial"/>
          <w:bCs/>
          <w:iCs/>
          <w:color w:val="000000" w:themeColor="text1"/>
        </w:rPr>
        <w:t>were</w:t>
      </w:r>
      <w:proofErr w:type="gramEnd"/>
      <w:r w:rsidRPr="00757616">
        <w:rPr>
          <w:rFonts w:ascii="Cambria" w:hAnsi="Cambria" w:cs="Arial"/>
          <w:bCs/>
          <w:iCs/>
          <w:color w:val="000000" w:themeColor="text1"/>
        </w:rPr>
        <w:t xml:space="preserve"> separately calculated based on </w:t>
      </w:r>
      <w:proofErr w:type="spellStart"/>
      <w:r w:rsidRPr="00757616">
        <w:rPr>
          <w:rFonts w:ascii="Cambria" w:hAnsi="Cambria" w:cs="Arial"/>
          <w:bCs/>
          <w:iCs/>
          <w:color w:val="000000" w:themeColor="text1"/>
        </w:rPr>
        <w:t>vcf</w:t>
      </w:r>
      <w:proofErr w:type="spellEnd"/>
      <w:r w:rsidRPr="00757616">
        <w:rPr>
          <w:rFonts w:ascii="Cambria" w:hAnsi="Cambria" w:cs="Arial"/>
          <w:bCs/>
          <w:iCs/>
          <w:color w:val="000000" w:themeColor="text1"/>
        </w:rPr>
        <w:t xml:space="preserve"> file and mm9 reference by using custom R codes with packages </w:t>
      </w:r>
      <w:proofErr w:type="spellStart"/>
      <w:r w:rsidRPr="00757616">
        <w:rPr>
          <w:rFonts w:ascii="Cambria" w:hAnsi="Cambria" w:cs="Arial"/>
          <w:bCs/>
          <w:iCs/>
          <w:color w:val="000000" w:themeColor="text1"/>
        </w:rPr>
        <w:t>Biostrings</w:t>
      </w:r>
      <w:proofErr w:type="spellEnd"/>
      <w:r w:rsidRPr="00757616">
        <w:rPr>
          <w:rFonts w:ascii="Cambria" w:hAnsi="Cambria" w:cs="Arial"/>
          <w:bCs/>
          <w:iCs/>
          <w:color w:val="000000" w:themeColor="text1"/>
        </w:rPr>
        <w:t xml:space="preserve">, </w:t>
      </w:r>
      <w:proofErr w:type="spellStart"/>
      <w:r w:rsidRPr="00757616">
        <w:rPr>
          <w:rFonts w:ascii="Cambria" w:hAnsi="Cambria" w:cs="Arial"/>
          <w:bCs/>
          <w:iCs/>
          <w:color w:val="000000" w:themeColor="text1"/>
        </w:rPr>
        <w:t>BSgenome</w:t>
      </w:r>
      <w:proofErr w:type="spellEnd"/>
      <w:r w:rsidRPr="00757616">
        <w:rPr>
          <w:rFonts w:ascii="Cambria" w:hAnsi="Cambria" w:cs="Arial"/>
          <w:bCs/>
          <w:iCs/>
          <w:color w:val="000000" w:themeColor="text1"/>
        </w:rPr>
        <w:t xml:space="preserve">, </w:t>
      </w:r>
      <w:proofErr w:type="spellStart"/>
      <w:r w:rsidRPr="00757616">
        <w:rPr>
          <w:rFonts w:ascii="Cambria" w:hAnsi="Cambria" w:cs="Arial"/>
          <w:bCs/>
          <w:iCs/>
          <w:color w:val="000000" w:themeColor="text1"/>
        </w:rPr>
        <w:t>vcfR</w:t>
      </w:r>
      <w:proofErr w:type="spellEnd"/>
      <w:r w:rsidRPr="00757616">
        <w:rPr>
          <w:rFonts w:ascii="Cambria" w:hAnsi="Cambria" w:cs="Arial"/>
          <w:bCs/>
          <w:iCs/>
          <w:color w:val="000000" w:themeColor="text1"/>
        </w:rPr>
        <w:t>.</w:t>
      </w:r>
      <w:r w:rsidR="00FE7A2E" w:rsidRPr="00757616">
        <w:rPr>
          <w:rFonts w:ascii="Cambria" w:hAnsi="Cambria" w:cs="Arial"/>
          <w:bCs/>
          <w:iCs/>
          <w:color w:val="000000" w:themeColor="text1"/>
        </w:rPr>
        <w:t xml:space="preserve"> </w:t>
      </w:r>
    </w:p>
    <w:p w14:paraId="28AB8319" w14:textId="77777777" w:rsidR="005D0F1C" w:rsidRDefault="005D0F1C" w:rsidP="004B01D6">
      <w:pPr>
        <w:spacing w:line="480" w:lineRule="auto"/>
        <w:jc w:val="both"/>
      </w:pPr>
    </w:p>
    <w:p w14:paraId="62B96C9D" w14:textId="77777777" w:rsidR="00196E06" w:rsidRPr="00602117" w:rsidRDefault="00196E06" w:rsidP="00196E06">
      <w:pPr>
        <w:spacing w:line="480" w:lineRule="auto"/>
        <w:jc w:val="both"/>
        <w:rPr>
          <w:b/>
          <w:bCs/>
          <w:color w:val="000000" w:themeColor="text1"/>
          <w:lang w:eastAsia="ko-KR"/>
        </w:rPr>
      </w:pPr>
      <w:r w:rsidRPr="00602117">
        <w:rPr>
          <w:b/>
          <w:bCs/>
          <w:color w:val="000000" w:themeColor="text1"/>
          <w:lang w:eastAsia="ko-KR"/>
        </w:rPr>
        <w:t>FACTS</w:t>
      </w:r>
    </w:p>
    <w:p w14:paraId="7E88BC0A" w14:textId="1B4FE6DF" w:rsidR="00196E06" w:rsidRPr="00B411A2" w:rsidRDefault="00196E06" w:rsidP="00196E06">
      <w:pPr>
        <w:spacing w:line="480" w:lineRule="auto"/>
        <w:ind w:firstLine="720"/>
        <w:jc w:val="both"/>
        <w:rPr>
          <w:color w:val="FF0000"/>
          <w:lang w:eastAsia="ko-KR"/>
        </w:rPr>
      </w:pPr>
      <w:r w:rsidRPr="00602117">
        <w:rPr>
          <w:color w:val="000000" w:themeColor="text1"/>
          <w:lang w:eastAsia="ko-KR"/>
        </w:rPr>
        <w:t xml:space="preserve">PC-9 cells were introduced DNA DSBs in </w:t>
      </w:r>
      <w:r>
        <w:rPr>
          <w:color w:val="000000" w:themeColor="text1"/>
          <w:lang w:eastAsia="ko-KR"/>
        </w:rPr>
        <w:t xml:space="preserve">intron 6 of </w:t>
      </w:r>
      <w:r w:rsidRPr="001A0AAC">
        <w:rPr>
          <w:i/>
          <w:iCs/>
          <w:color w:val="000000" w:themeColor="text1"/>
          <w:lang w:eastAsia="ko-KR"/>
        </w:rPr>
        <w:t>EML4</w:t>
      </w:r>
      <w:r>
        <w:rPr>
          <w:color w:val="000000" w:themeColor="text1"/>
          <w:lang w:eastAsia="ko-KR"/>
        </w:rPr>
        <w:t xml:space="preserve">, </w:t>
      </w:r>
      <w:r w:rsidRPr="00602117">
        <w:rPr>
          <w:color w:val="000000" w:themeColor="text1"/>
          <w:lang w:eastAsia="ko-KR"/>
        </w:rPr>
        <w:t xml:space="preserve">intron 19 of </w:t>
      </w:r>
      <w:r w:rsidRPr="00602117">
        <w:rPr>
          <w:i/>
          <w:iCs/>
          <w:color w:val="000000" w:themeColor="text1"/>
          <w:lang w:eastAsia="ko-KR"/>
        </w:rPr>
        <w:t>ALK</w:t>
      </w:r>
      <w:r w:rsidRPr="00602117">
        <w:rPr>
          <w:color w:val="000000" w:themeColor="text1"/>
          <w:lang w:eastAsia="ko-KR"/>
        </w:rPr>
        <w:t xml:space="preserve">, intron 11 of </w:t>
      </w:r>
      <w:r w:rsidRPr="00602117">
        <w:rPr>
          <w:i/>
          <w:iCs/>
          <w:color w:val="000000" w:themeColor="text1"/>
          <w:lang w:eastAsia="ko-KR"/>
        </w:rPr>
        <w:t>RET</w:t>
      </w:r>
      <w:r w:rsidRPr="00602117">
        <w:rPr>
          <w:color w:val="000000" w:themeColor="text1"/>
          <w:lang w:eastAsia="ko-KR"/>
        </w:rPr>
        <w:t xml:space="preserve">, intron 33 of </w:t>
      </w:r>
      <w:r w:rsidRPr="00602117">
        <w:rPr>
          <w:i/>
          <w:iCs/>
          <w:color w:val="000000" w:themeColor="text1"/>
          <w:lang w:eastAsia="ko-KR"/>
        </w:rPr>
        <w:t>ROS1</w:t>
      </w:r>
      <w:r w:rsidRPr="00602117">
        <w:rPr>
          <w:color w:val="000000" w:themeColor="text1"/>
          <w:lang w:eastAsia="ko-KR"/>
        </w:rPr>
        <w:t xml:space="preserve">, and intron 11 of </w:t>
      </w:r>
      <w:r w:rsidRPr="00602117">
        <w:rPr>
          <w:i/>
          <w:iCs/>
          <w:color w:val="000000" w:themeColor="text1"/>
          <w:lang w:eastAsia="ko-KR"/>
        </w:rPr>
        <w:t>NTRK1</w:t>
      </w:r>
      <w:r w:rsidRPr="00602117">
        <w:rPr>
          <w:color w:val="000000" w:themeColor="text1"/>
          <w:lang w:eastAsia="ko-KR"/>
        </w:rPr>
        <w:t xml:space="preserve"> by CRISPR/Cas9. Cells were selected with EGFR inhibitor osimertinib (100 </w:t>
      </w:r>
      <w:proofErr w:type="spellStart"/>
      <w:r w:rsidRPr="00602117">
        <w:rPr>
          <w:color w:val="000000" w:themeColor="text1"/>
          <w:lang w:eastAsia="ko-KR"/>
        </w:rPr>
        <w:t>nM</w:t>
      </w:r>
      <w:proofErr w:type="spellEnd"/>
      <w:r w:rsidRPr="00602117">
        <w:rPr>
          <w:color w:val="000000" w:themeColor="text1"/>
          <w:lang w:eastAsia="ko-KR"/>
        </w:rPr>
        <w:t>) for 30 days by changing the media every other day. Fusions were detected by anchored multiplex PCR</w:t>
      </w:r>
      <w:r w:rsidRPr="00602117">
        <w:rPr>
          <w:color w:val="000000" w:themeColor="text1"/>
          <w:lang w:eastAsia="ko-KR"/>
        </w:rPr>
        <w:fldChar w:fldCharType="begin">
          <w:fldData xml:space="preserve">PEVuZE5vdGU+PENpdGU+PEF1dGhvcj5aaGVuZzwvQXV0aG9yPjxZZWFyPjIwMTQ8L1llYXI+PFJl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</w:fldData>
        </w:fldChar>
      </w:r>
      <w:r w:rsidR="00AE0F91">
        <w:rPr>
          <w:color w:val="000000" w:themeColor="text1"/>
          <w:lang w:eastAsia="ko-KR"/>
        </w:rPr>
        <w:instrText xml:space="preserve"> ADDIN EN.CITE </w:instrText>
      </w:r>
      <w:r w:rsidR="00AE0F91">
        <w:rPr>
          <w:color w:val="000000" w:themeColor="text1"/>
          <w:lang w:eastAsia="ko-KR"/>
        </w:rPr>
        <w:fldChar w:fldCharType="begin">
          <w:fldData xml:space="preserve">PEVuZE5vdGU+PENpdGU+PEF1dGhvcj5aaGVuZzwvQXV0aG9yPjxZZWFyPjIwMTQ8L1llYXI+PFJl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</w:fldData>
        </w:fldChar>
      </w:r>
      <w:r w:rsidR="00AE0F91">
        <w:rPr>
          <w:color w:val="000000" w:themeColor="text1"/>
          <w:lang w:eastAsia="ko-KR"/>
        </w:rPr>
        <w:instrText xml:space="preserve"> ADDIN EN.CITE.DATA </w:instrText>
      </w:r>
      <w:r w:rsidR="00AE0F91">
        <w:rPr>
          <w:color w:val="000000" w:themeColor="text1"/>
          <w:lang w:eastAsia="ko-KR"/>
        </w:rPr>
      </w:r>
      <w:r w:rsidR="00AE0F91">
        <w:rPr>
          <w:color w:val="000000" w:themeColor="text1"/>
          <w:lang w:eastAsia="ko-KR"/>
        </w:rPr>
        <w:fldChar w:fldCharType="end"/>
      </w:r>
      <w:r w:rsidRPr="00602117">
        <w:rPr>
          <w:color w:val="000000" w:themeColor="text1"/>
          <w:lang w:eastAsia="ko-KR"/>
        </w:rPr>
      </w:r>
      <w:r w:rsidRPr="00602117">
        <w:rPr>
          <w:color w:val="000000" w:themeColor="text1"/>
          <w:lang w:eastAsia="ko-KR"/>
        </w:rPr>
        <w:fldChar w:fldCharType="separate"/>
      </w:r>
      <w:r w:rsidR="00AE0F91" w:rsidRPr="00AE0F91">
        <w:rPr>
          <w:noProof/>
          <w:color w:val="000000" w:themeColor="text1"/>
          <w:vertAlign w:val="superscript"/>
          <w:lang w:eastAsia="ko-KR"/>
        </w:rPr>
        <w:t>15</w:t>
      </w:r>
      <w:r w:rsidRPr="00602117">
        <w:rPr>
          <w:color w:val="000000" w:themeColor="text1"/>
          <w:lang w:eastAsia="ko-KR"/>
        </w:rPr>
        <w:fldChar w:fldCharType="end"/>
      </w:r>
      <w:r w:rsidRPr="00602117">
        <w:rPr>
          <w:color w:val="000000" w:themeColor="text1"/>
          <w:lang w:eastAsia="ko-KR"/>
        </w:rPr>
        <w:t xml:space="preserve"> followed by sequencing and analysis</w:t>
      </w:r>
      <w:r w:rsidRPr="00602117">
        <w:rPr>
          <w:color w:val="000000" w:themeColor="text1"/>
          <w:lang w:eastAsia="ko-KR"/>
        </w:rPr>
        <w:fldChar w:fldCharType="begin">
          <w:fldData xml:space="preserve">PEVuZE5vdGU+PENpdGU+PEF1dGhvcj5DaHVyY2g8L0F1dGhvcj48WWVhcj4yMDE4PC9ZZWFyPjxS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=
</w:fldData>
        </w:fldChar>
      </w:r>
      <w:r w:rsidR="00AE0F91">
        <w:rPr>
          <w:color w:val="000000" w:themeColor="text1"/>
          <w:lang w:eastAsia="ko-KR"/>
        </w:rPr>
        <w:instrText xml:space="preserve"> ADDIN EN.CITE </w:instrText>
      </w:r>
      <w:r w:rsidR="00AE0F91">
        <w:rPr>
          <w:color w:val="000000" w:themeColor="text1"/>
          <w:lang w:eastAsia="ko-KR"/>
        </w:rPr>
        <w:fldChar w:fldCharType="begin">
          <w:fldData xml:space="preserve">PEVuZE5vdGU+PENpdGU+PEF1dGhvcj5DaHVyY2g8L0F1dGhvcj48WWVhcj4yMDE4PC9ZZWFyPjxS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=
</w:fldData>
        </w:fldChar>
      </w:r>
      <w:r w:rsidR="00AE0F91">
        <w:rPr>
          <w:color w:val="000000" w:themeColor="text1"/>
          <w:lang w:eastAsia="ko-KR"/>
        </w:rPr>
        <w:instrText xml:space="preserve"> ADDIN EN.CITE.DATA </w:instrText>
      </w:r>
      <w:r w:rsidR="00AE0F91">
        <w:rPr>
          <w:color w:val="000000" w:themeColor="text1"/>
          <w:lang w:eastAsia="ko-KR"/>
        </w:rPr>
      </w:r>
      <w:r w:rsidR="00AE0F91">
        <w:rPr>
          <w:color w:val="000000" w:themeColor="text1"/>
          <w:lang w:eastAsia="ko-KR"/>
        </w:rPr>
        <w:fldChar w:fldCharType="end"/>
      </w:r>
      <w:r w:rsidRPr="00602117">
        <w:rPr>
          <w:color w:val="000000" w:themeColor="text1"/>
          <w:lang w:eastAsia="ko-KR"/>
        </w:rPr>
      </w:r>
      <w:r w:rsidRPr="00602117">
        <w:rPr>
          <w:color w:val="000000" w:themeColor="text1"/>
          <w:lang w:eastAsia="ko-KR"/>
        </w:rPr>
        <w:fldChar w:fldCharType="separate"/>
      </w:r>
      <w:r w:rsidR="00AE0F91" w:rsidRPr="00AE0F91">
        <w:rPr>
          <w:noProof/>
          <w:color w:val="000000" w:themeColor="text1"/>
          <w:vertAlign w:val="superscript"/>
          <w:lang w:eastAsia="ko-KR"/>
        </w:rPr>
        <w:t>16</w:t>
      </w:r>
      <w:r w:rsidRPr="00602117">
        <w:rPr>
          <w:color w:val="000000" w:themeColor="text1"/>
          <w:lang w:eastAsia="ko-KR"/>
        </w:rPr>
        <w:fldChar w:fldCharType="end"/>
      </w:r>
      <w:r w:rsidRPr="00602117">
        <w:rPr>
          <w:color w:val="000000" w:themeColor="text1"/>
          <w:lang w:eastAsia="ko-KR"/>
        </w:rPr>
        <w:t>.</w:t>
      </w:r>
      <w:r>
        <w:rPr>
          <w:color w:val="000000" w:themeColor="text1"/>
          <w:lang w:eastAsia="ko-KR"/>
        </w:rPr>
        <w:t xml:space="preserve"> T</w:t>
      </w:r>
      <w:r w:rsidRPr="00602117">
        <w:rPr>
          <w:color w:val="000000" w:themeColor="text1"/>
          <w:lang w:eastAsia="ko-KR"/>
        </w:rPr>
        <w:t xml:space="preserve">otal nucleic acid (TNA) was extracted from cell pellets using a Promega Maxwell RSC instrument with a Promega Maxwell RSC </w:t>
      </w:r>
      <w:proofErr w:type="spellStart"/>
      <w:r w:rsidRPr="00602117">
        <w:rPr>
          <w:color w:val="000000" w:themeColor="text1"/>
          <w:lang w:eastAsia="ko-KR"/>
        </w:rPr>
        <w:t>SimplyRNA</w:t>
      </w:r>
      <w:proofErr w:type="spellEnd"/>
      <w:r w:rsidRPr="00602117">
        <w:rPr>
          <w:color w:val="000000" w:themeColor="text1"/>
          <w:lang w:eastAsia="ko-KR"/>
        </w:rPr>
        <w:t xml:space="preserve"> Kit (Madison WI).  Libraries were prepared using a Boston Children’s Hospital custom assay from </w:t>
      </w:r>
      <w:proofErr w:type="spellStart"/>
      <w:r w:rsidRPr="00602117">
        <w:rPr>
          <w:color w:val="000000" w:themeColor="text1"/>
          <w:lang w:eastAsia="ko-KR"/>
        </w:rPr>
        <w:t>ArcherDX</w:t>
      </w:r>
      <w:proofErr w:type="spellEnd"/>
      <w:r w:rsidRPr="00602117">
        <w:rPr>
          <w:color w:val="000000" w:themeColor="text1"/>
          <w:lang w:eastAsia="ko-KR"/>
        </w:rPr>
        <w:t xml:space="preserve"> (Boulder, CO) whose targets include </w:t>
      </w:r>
      <w:r w:rsidRPr="00602117">
        <w:rPr>
          <w:i/>
          <w:color w:val="000000" w:themeColor="text1"/>
        </w:rPr>
        <w:t>ALK</w:t>
      </w:r>
      <w:r w:rsidRPr="00602117">
        <w:rPr>
          <w:color w:val="000000" w:themeColor="text1"/>
          <w:lang w:eastAsia="ko-KR"/>
        </w:rPr>
        <w:t xml:space="preserve">, </w:t>
      </w:r>
      <w:r w:rsidRPr="00602117">
        <w:rPr>
          <w:i/>
          <w:color w:val="000000" w:themeColor="text1"/>
        </w:rPr>
        <w:t>ROS1</w:t>
      </w:r>
      <w:r w:rsidRPr="00602117">
        <w:rPr>
          <w:color w:val="000000" w:themeColor="text1"/>
          <w:lang w:eastAsia="ko-KR"/>
        </w:rPr>
        <w:t xml:space="preserve">, </w:t>
      </w:r>
      <w:r w:rsidRPr="00602117">
        <w:rPr>
          <w:i/>
          <w:color w:val="000000" w:themeColor="text1"/>
        </w:rPr>
        <w:t>RET</w:t>
      </w:r>
      <w:r w:rsidRPr="00602117">
        <w:rPr>
          <w:color w:val="000000" w:themeColor="text1"/>
          <w:lang w:eastAsia="ko-KR"/>
        </w:rPr>
        <w:t xml:space="preserve">, and </w:t>
      </w:r>
      <w:r w:rsidRPr="00602117">
        <w:rPr>
          <w:i/>
          <w:color w:val="000000" w:themeColor="text1"/>
        </w:rPr>
        <w:t>NTRK1</w:t>
      </w:r>
      <w:r w:rsidRPr="00602117">
        <w:rPr>
          <w:color w:val="000000" w:themeColor="text1"/>
          <w:lang w:eastAsia="ko-KR"/>
        </w:rPr>
        <w:t xml:space="preserve">. Several primers were used to target the downstream exons of the targeted introns by CRISPR/Cas9. Libraries were sequenced on Illumina </w:t>
      </w:r>
      <w:proofErr w:type="spellStart"/>
      <w:r w:rsidRPr="00602117">
        <w:rPr>
          <w:color w:val="000000" w:themeColor="text1"/>
          <w:lang w:eastAsia="ko-KR"/>
        </w:rPr>
        <w:t>MiSeq</w:t>
      </w:r>
      <w:proofErr w:type="spellEnd"/>
      <w:r w:rsidRPr="00602117">
        <w:rPr>
          <w:color w:val="000000" w:themeColor="text1"/>
          <w:lang w:eastAsia="ko-KR"/>
        </w:rPr>
        <w:t xml:space="preserve"> instruments (San Diego, CA</w:t>
      </w:r>
      <w:proofErr w:type="gramStart"/>
      <w:r w:rsidRPr="00602117">
        <w:rPr>
          <w:color w:val="000000" w:themeColor="text1"/>
          <w:lang w:eastAsia="ko-KR"/>
        </w:rPr>
        <w:t>), and</w:t>
      </w:r>
      <w:proofErr w:type="gramEnd"/>
      <w:r w:rsidRPr="00602117">
        <w:rPr>
          <w:color w:val="000000" w:themeColor="text1"/>
          <w:lang w:eastAsia="ko-KR"/>
        </w:rPr>
        <w:t xml:space="preserve"> analyzed using Archer Analysis </w:t>
      </w:r>
      <w:r>
        <w:rPr>
          <w:color w:val="000000" w:themeColor="text1"/>
          <w:lang w:eastAsia="ko-KR"/>
        </w:rPr>
        <w:t xml:space="preserve">v5.0.6 </w:t>
      </w:r>
      <w:r w:rsidRPr="00602117">
        <w:rPr>
          <w:color w:val="000000" w:themeColor="text1"/>
          <w:lang w:eastAsia="ko-KR"/>
        </w:rPr>
        <w:t xml:space="preserve">software from </w:t>
      </w:r>
      <w:proofErr w:type="spellStart"/>
      <w:r w:rsidRPr="00602117">
        <w:rPr>
          <w:color w:val="000000" w:themeColor="text1"/>
          <w:lang w:eastAsia="ko-KR"/>
        </w:rPr>
        <w:t>ArcherDX</w:t>
      </w:r>
      <w:proofErr w:type="spellEnd"/>
      <w:r w:rsidRPr="00602117">
        <w:rPr>
          <w:color w:val="000000" w:themeColor="text1"/>
          <w:lang w:eastAsia="ko-KR"/>
        </w:rPr>
        <w:t xml:space="preserve"> and manually checking frame and protein domains.  </w:t>
      </w:r>
    </w:p>
    <w:p w14:paraId="29DF7163" w14:textId="77777777" w:rsidR="00F1445D" w:rsidRDefault="00F1445D" w:rsidP="00F1445D">
      <w:pPr>
        <w:spacing w:line="480" w:lineRule="auto"/>
        <w:jc w:val="both"/>
      </w:pPr>
    </w:p>
    <w:p w14:paraId="063A1C75" w14:textId="0CD03073" w:rsidR="00F1445D" w:rsidRPr="00F1445D" w:rsidRDefault="00F1445D" w:rsidP="00F1445D">
      <w:pPr>
        <w:spacing w:line="480" w:lineRule="auto"/>
        <w:jc w:val="both"/>
        <w:rPr>
          <w:b/>
          <w:bCs/>
          <w:i/>
          <w:iCs/>
        </w:rPr>
      </w:pPr>
      <w:r w:rsidRPr="00F1445D">
        <w:rPr>
          <w:b/>
          <w:bCs/>
        </w:rPr>
        <w:t>Analysis of pan-cancer whole-genome sequencing data</w:t>
      </w:r>
    </w:p>
    <w:p w14:paraId="7E6276D0" w14:textId="77777777" w:rsidR="00F1445D" w:rsidRPr="00F1445D" w:rsidRDefault="00F1445D" w:rsidP="00F1445D">
      <w:pPr>
        <w:spacing w:line="480" w:lineRule="auto"/>
        <w:ind w:firstLine="720"/>
        <w:jc w:val="both"/>
      </w:pPr>
      <w:r w:rsidRPr="00F1445D">
        <w:lastRenderedPageBreak/>
        <w:t xml:space="preserve">We analyzed somatic mutations near genomic rearrangement breakpoints in the pan-cancer whole-genome sequencing dataset from our recent publication. This cohort consists of 2,658 whole-genome sequencing cases from the Pan-Cancer Analysis of Whole Genomes (PCAWG) consortium, along with 574 additional breast cancer cases from four published studies. We identified focally amplified regions by comparing the copy number profiles to the regional baseline, as described in our previous study. We then identified the structural variants defining the boundaries of these amplified regions and classified their types. We focused on the two most common types of structural variants at the amplification boundaries: fold-back inversions and inter-chromosomal translocations, which are genomic hallmarks of breakage-fusion-bridge and translocation-bridge processes, respectively. Subsequently, we collected point mutations near the structural variation breakpoints in genomic windows ranging from 10 bp to 100,000 bp, considering the orientation of breakpoints. For each tumor type, we assigned each point mutation to the pyrimidine-based 96-trinucleotide context to examine the mutational spectra. </w:t>
      </w:r>
    </w:p>
    <w:p w14:paraId="3C9A5B80" w14:textId="77777777" w:rsidR="00B24939" w:rsidRDefault="00B24939" w:rsidP="004B01D6">
      <w:pPr>
        <w:spacing w:line="480" w:lineRule="auto"/>
        <w:jc w:val="both"/>
        <w:rPr>
          <w:b/>
          <w:bCs/>
        </w:rPr>
      </w:pPr>
    </w:p>
    <w:p w14:paraId="2686310B" w14:textId="65B71B2C" w:rsidR="007B3EE0" w:rsidRDefault="00241746" w:rsidP="004B01D6">
      <w:pPr>
        <w:spacing w:line="480" w:lineRule="auto"/>
        <w:jc w:val="both"/>
      </w:pPr>
      <w:r w:rsidRPr="007451AA">
        <w:rPr>
          <w:b/>
        </w:rPr>
        <w:t>Statistical analysis</w:t>
      </w:r>
    </w:p>
    <w:p w14:paraId="65C65F91" w14:textId="064D21A2" w:rsidR="00FE7A2E" w:rsidRPr="00602117" w:rsidRDefault="00FE7A2E" w:rsidP="00FE7A2E">
      <w:pPr>
        <w:spacing w:line="480" w:lineRule="auto"/>
        <w:ind w:firstLine="720"/>
        <w:jc w:val="both"/>
        <w:rPr>
          <w:color w:val="000000" w:themeColor="text1"/>
        </w:rPr>
      </w:pPr>
      <w:r w:rsidRPr="00602117">
        <w:rPr>
          <w:color w:val="000000" w:themeColor="text1"/>
        </w:rPr>
        <w:t xml:space="preserve">The statistical analysis represented mean </w:t>
      </w:r>
      <w:r w:rsidRPr="00602117">
        <w:rPr>
          <w:rFonts w:ascii="Cambria" w:hAnsi="Cambria"/>
          <w:color w:val="000000" w:themeColor="text1"/>
        </w:rPr>
        <w:t>±</w:t>
      </w:r>
      <w:r w:rsidRPr="00602117">
        <w:rPr>
          <w:color w:val="000000" w:themeColor="text1"/>
        </w:rPr>
        <w:t xml:space="preserve"> </w:t>
      </w:r>
      <w:proofErr w:type="spellStart"/>
      <w:r w:rsidRPr="00602117">
        <w:rPr>
          <w:color w:val="000000" w:themeColor="text1"/>
        </w:rPr>
        <w:t>s.d.</w:t>
      </w:r>
      <w:proofErr w:type="spellEnd"/>
      <w:r w:rsidRPr="00602117">
        <w:rPr>
          <w:color w:val="000000" w:themeColor="text1"/>
        </w:rPr>
        <w:t xml:space="preserve"> from three or more independent experiments. Data were analyzed by unpaired </w:t>
      </w:r>
      <w:r w:rsidRPr="00602117">
        <w:rPr>
          <w:i/>
          <w:color w:val="000000" w:themeColor="text1"/>
        </w:rPr>
        <w:t>t</w:t>
      </w:r>
      <w:r w:rsidRPr="00602117">
        <w:rPr>
          <w:color w:val="000000" w:themeColor="text1"/>
        </w:rPr>
        <w:t xml:space="preserve">-test for group differences and by two-way analysis of variance analysis of variance for condition and group differences together using GraphPad Prism v7.03 software. </w:t>
      </w:r>
    </w:p>
    <w:p w14:paraId="5BED31BB" w14:textId="77777777" w:rsidR="007A4D0F" w:rsidRDefault="007A4D0F" w:rsidP="004B01D6">
      <w:pPr>
        <w:spacing w:line="480" w:lineRule="auto"/>
        <w:jc w:val="both"/>
      </w:pPr>
    </w:p>
    <w:p w14:paraId="2D39A4DE" w14:textId="77777777" w:rsidR="00DF794E" w:rsidRPr="00602117" w:rsidRDefault="00DF794E" w:rsidP="00DF794E">
      <w:pPr>
        <w:spacing w:line="480" w:lineRule="auto"/>
        <w:jc w:val="both"/>
        <w:rPr>
          <w:color w:val="000000" w:themeColor="text1"/>
        </w:rPr>
      </w:pPr>
      <w:r w:rsidRPr="007451AA">
        <w:rPr>
          <w:b/>
          <w:color w:val="000000" w:themeColor="text1"/>
        </w:rPr>
        <w:t>Data availability</w:t>
      </w:r>
      <w:r w:rsidRPr="00602117">
        <w:rPr>
          <w:color w:val="000000" w:themeColor="text1"/>
        </w:rPr>
        <w:t xml:space="preserve"> </w:t>
      </w:r>
    </w:p>
    <w:p w14:paraId="1776B50A" w14:textId="3D21E39F" w:rsidR="00DF794E" w:rsidRDefault="00DF794E" w:rsidP="00DF794E">
      <w:pPr>
        <w:spacing w:line="480" w:lineRule="auto"/>
        <w:ind w:firstLine="720"/>
        <w:jc w:val="both"/>
        <w:rPr>
          <w:color w:val="000000" w:themeColor="text1"/>
        </w:rPr>
      </w:pPr>
      <w:r w:rsidRPr="00602117">
        <w:rPr>
          <w:color w:val="000000" w:themeColor="text1"/>
        </w:rPr>
        <w:lastRenderedPageBreak/>
        <w:t>All sequencing data</w:t>
      </w:r>
      <w:r>
        <w:rPr>
          <w:color w:val="000000" w:themeColor="text1"/>
        </w:rPr>
        <w:t xml:space="preserve"> generated in this study</w:t>
      </w:r>
      <w:r w:rsidRPr="00602117">
        <w:rPr>
          <w:color w:val="000000" w:themeColor="text1"/>
        </w:rPr>
        <w:t xml:space="preserve"> have been deposited in the Gene Expression Omnibus (GEO) database under accession number </w:t>
      </w:r>
      <w:r w:rsidR="007451AA">
        <w:rPr>
          <w:color w:val="000000" w:themeColor="text1"/>
        </w:rPr>
        <w:t xml:space="preserve">GSE272585 (with a token for reviewer: </w:t>
      </w:r>
      <w:proofErr w:type="spellStart"/>
      <w:r w:rsidR="007451AA">
        <w:rPr>
          <w:color w:val="000000" w:themeColor="text1"/>
        </w:rPr>
        <w:t>upgpwqmohdqbpkf</w:t>
      </w:r>
      <w:proofErr w:type="spellEnd"/>
      <w:r w:rsidR="007451AA">
        <w:rPr>
          <w:color w:val="000000" w:themeColor="text1"/>
        </w:rPr>
        <w:t>)</w:t>
      </w:r>
      <w:r w:rsidR="00FE7A2E">
        <w:rPr>
          <w:color w:val="000000" w:themeColor="text1"/>
        </w:rPr>
        <w:t xml:space="preserve">. </w:t>
      </w:r>
    </w:p>
    <w:p w14:paraId="0B6441E2" w14:textId="77777777" w:rsidR="00B24939" w:rsidRPr="00B24939" w:rsidRDefault="00B24939" w:rsidP="00B24939">
      <w:pPr>
        <w:spacing w:line="480" w:lineRule="auto"/>
        <w:ind w:firstLine="720"/>
        <w:jc w:val="both"/>
        <w:rPr>
          <w:color w:val="000000" w:themeColor="text1"/>
        </w:rPr>
      </w:pPr>
      <w:r w:rsidRPr="00B24939">
        <w:rPr>
          <w:color w:val="000000" w:themeColor="text1"/>
        </w:rPr>
        <w:t>The WGS datasets generated by the PCAWG consortium are available through the ICGC 25K SFTP server under authorized access. Instructions for accessing the data can be found at ICGC ARGO Documentation (https://docs.icgc-argo.org/docs/data-access/icgc-25k-data#sftp-connection-details).</w:t>
      </w:r>
    </w:p>
    <w:p w14:paraId="400BF2AF" w14:textId="77777777" w:rsidR="00DF794E" w:rsidRPr="00602117" w:rsidRDefault="00DF794E" w:rsidP="00DF794E">
      <w:pPr>
        <w:spacing w:line="480" w:lineRule="auto"/>
        <w:jc w:val="both"/>
        <w:rPr>
          <w:b/>
          <w:color w:val="000000" w:themeColor="text1"/>
        </w:rPr>
      </w:pPr>
    </w:p>
    <w:p w14:paraId="40A0105F" w14:textId="77777777" w:rsidR="00ED0538" w:rsidRDefault="00DF794E" w:rsidP="00ED0538">
      <w:pPr>
        <w:spacing w:line="480" w:lineRule="auto"/>
        <w:jc w:val="both"/>
        <w:rPr>
          <w:b/>
          <w:color w:val="000000" w:themeColor="text1"/>
        </w:rPr>
      </w:pPr>
      <w:r w:rsidRPr="007451AA">
        <w:rPr>
          <w:b/>
          <w:color w:val="000000" w:themeColor="text1"/>
        </w:rPr>
        <w:t>Code availability</w:t>
      </w:r>
    </w:p>
    <w:p w14:paraId="657F957C" w14:textId="16736AAE" w:rsidR="00196E06" w:rsidRPr="007451AA" w:rsidRDefault="00DF794E" w:rsidP="007451AA">
      <w:pPr>
        <w:spacing w:line="480" w:lineRule="auto"/>
        <w:ind w:firstLine="720"/>
        <w:jc w:val="both"/>
        <w:rPr>
          <w:color w:val="000000" w:themeColor="text1"/>
        </w:rPr>
      </w:pPr>
      <w:r w:rsidRPr="00602117">
        <w:rPr>
          <w:color w:val="000000" w:themeColor="text1"/>
        </w:rPr>
        <w:t>Source code for genomic event analysis tool (GEAT)</w:t>
      </w:r>
      <w:r>
        <w:rPr>
          <w:color w:val="000000" w:themeColor="text1"/>
        </w:rPr>
        <w:fldChar w:fldCharType="begin"/>
      </w:r>
      <w:r w:rsidR="00AE0F91">
        <w:rPr>
          <w:color w:val="000000" w:themeColor="text1"/>
        </w:rPr>
        <w:instrText xml:space="preserve"> ADDIN EN.CITE &lt;EndNote&gt;&lt;Cite&gt;&lt;Author&gt;Wang&lt;/Author&gt;&lt;Year&gt;2022&lt;/Year&gt;&lt;RecNum&gt;175&lt;/RecNum&gt;&lt;DisplayText&gt;&lt;style face="superscript"&gt;17&lt;/style&gt;&lt;/DisplayText&gt;&lt;record&gt;&lt;rec-number&gt;175&lt;/rec-number&gt;&lt;foreign-keys&gt;&lt;key app="EN" db-id="zrdsvvdeh2ppfded9r7p2ezr2tadaa9f995x" timestamp="1714955095"&gt;175&lt;/key&gt;&lt;/foreign-keys&gt;&lt;ref-type name="Journal Article"&gt;17&lt;/ref-type&gt;&lt;contributors&gt;&lt;authors&gt;&lt;author&gt;Qi (Andy) Wang&lt;/author&gt;&lt;/authors&gt;&lt;/contributors&gt;&lt;titles&gt;&lt;title&gt;qwang-flyinggene/GEAT:GEAT v0.1&lt;/title&gt;&lt;secondary-title&gt;Zenodo&lt;/secondary-title&gt;&lt;/titles&gt;&lt;periodical&gt;&lt;full-title&gt;Zenodo&lt;/full-title&gt;&lt;/periodical&gt;&lt;volume&gt;https://doi.org/10.5281/zenodo.6592772&lt;/volume&gt;&lt;dates&gt;&lt;year&gt;2022&lt;/year&gt;&lt;/dates&gt;&lt;urls&gt;&lt;/urls&gt;&lt;electronic-resource-num&gt;https://doi.org/10.5281/zenodo.6592772&lt;/electronic-resource-num&gt;&lt;/record&gt;&lt;/Cite&gt;&lt;/EndNote&gt;</w:instrText>
      </w:r>
      <w:r>
        <w:rPr>
          <w:color w:val="000000" w:themeColor="text1"/>
        </w:rPr>
        <w:fldChar w:fldCharType="separate"/>
      </w:r>
      <w:r w:rsidR="00AE0F91" w:rsidRPr="00AE0F91">
        <w:rPr>
          <w:noProof/>
          <w:color w:val="000000" w:themeColor="text1"/>
          <w:vertAlign w:val="superscript"/>
        </w:rPr>
        <w:t>17</w:t>
      </w:r>
      <w:r>
        <w:rPr>
          <w:color w:val="000000" w:themeColor="text1"/>
        </w:rPr>
        <w:fldChar w:fldCharType="end"/>
      </w:r>
      <w:r w:rsidRPr="00602117">
        <w:rPr>
          <w:color w:val="000000" w:themeColor="text1"/>
        </w:rPr>
        <w:t xml:space="preserve"> developed in our laboratory to perform the </w:t>
      </w:r>
      <w:r w:rsidR="007451AA">
        <w:rPr>
          <w:color w:val="000000" w:themeColor="text1"/>
        </w:rPr>
        <w:t xml:space="preserve">HTGTS and mutational </w:t>
      </w:r>
      <w:r w:rsidRPr="00602117">
        <w:rPr>
          <w:color w:val="000000" w:themeColor="text1"/>
        </w:rPr>
        <w:t>analysis</w:t>
      </w:r>
      <w:r w:rsidR="007451AA">
        <w:rPr>
          <w:color w:val="000000" w:themeColor="text1"/>
        </w:rPr>
        <w:t xml:space="preserve"> from patient samples</w:t>
      </w:r>
      <w:r w:rsidRPr="00602117">
        <w:rPr>
          <w:color w:val="000000" w:themeColor="text1"/>
        </w:rPr>
        <w:t xml:space="preserve"> </w:t>
      </w:r>
      <w:r>
        <w:rPr>
          <w:color w:val="000000" w:themeColor="text1"/>
        </w:rPr>
        <w:t>has been deposited in</w:t>
      </w:r>
      <w:r w:rsidR="00A5264B">
        <w:rPr>
          <w:color w:val="000000" w:themeColor="text1"/>
        </w:rPr>
        <w:t xml:space="preserve"> </w:t>
      </w:r>
      <w:r w:rsidR="007451AA">
        <w:rPr>
          <w:color w:val="000000" w:themeColor="text1"/>
        </w:rPr>
        <w:t xml:space="preserve">the </w:t>
      </w:r>
      <w:proofErr w:type="spellStart"/>
      <w:r w:rsidR="007451AA">
        <w:rPr>
          <w:color w:val="000000" w:themeColor="text1"/>
        </w:rPr>
        <w:t>Zenodo</w:t>
      </w:r>
      <w:proofErr w:type="spellEnd"/>
      <w:r w:rsidR="007451AA">
        <w:rPr>
          <w:color w:val="000000" w:themeColor="text1"/>
        </w:rPr>
        <w:t xml:space="preserve"> database http://doi.org/10.5281/zenodo.6592772 </w:t>
      </w:r>
      <w:r w:rsidR="006F3C15" w:rsidRPr="006F3C15">
        <w:rPr>
          <w:color w:val="000000" w:themeColor="text1"/>
        </w:rPr>
        <w:t>and</w:t>
      </w:r>
      <w:r w:rsidR="006F3C15">
        <w:rPr>
          <w:color w:val="000000" w:themeColor="text1"/>
        </w:rPr>
        <w:t xml:space="preserve"> https://github.com/jakelee0711/APOBEC3</w:t>
      </w:r>
      <w:r w:rsidR="007451AA">
        <w:rPr>
          <w:color w:val="000000" w:themeColor="text1"/>
        </w:rPr>
        <w:t>, respectively</w:t>
      </w:r>
      <w:r w:rsidRPr="006F3C15">
        <w:rPr>
          <w:color w:val="000000" w:themeColor="text1"/>
        </w:rPr>
        <w:t>.</w:t>
      </w:r>
      <w:r w:rsidR="00196E06">
        <w:rPr>
          <w:b/>
          <w:bCs/>
        </w:rPr>
        <w:br w:type="page"/>
      </w:r>
    </w:p>
    <w:p w14:paraId="10D72518" w14:textId="00D77A68" w:rsidR="00A204F5" w:rsidRPr="007B3EE0" w:rsidRDefault="007B3EE0" w:rsidP="00F217B6">
      <w:pPr>
        <w:spacing w:after="120"/>
        <w:jc w:val="both"/>
        <w:rPr>
          <w:b/>
          <w:bCs/>
        </w:rPr>
      </w:pPr>
      <w:r w:rsidRPr="007B3EE0">
        <w:rPr>
          <w:b/>
          <w:bCs/>
        </w:rPr>
        <w:lastRenderedPageBreak/>
        <w:t>References</w:t>
      </w:r>
    </w:p>
    <w:p w14:paraId="04123506" w14:textId="77777777" w:rsidR="00A204F5" w:rsidRDefault="00A204F5" w:rsidP="009F5F8E">
      <w:pPr>
        <w:spacing w:after="120"/>
        <w:jc w:val="both"/>
      </w:pPr>
    </w:p>
    <w:p w14:paraId="443C38A3" w14:textId="5CE2E9FD" w:rsidR="001060F9" w:rsidRPr="001060F9" w:rsidRDefault="00A204F5" w:rsidP="001060F9">
      <w:pPr>
        <w:pStyle w:val="EndNoteBibliography"/>
        <w:ind w:left="720" w:hanging="720"/>
        <w:rPr>
          <w:noProof/>
        </w:rPr>
      </w:pPr>
      <w:r w:rsidRPr="00196E06">
        <w:rPr>
          <w:color w:val="000000" w:themeColor="text1"/>
        </w:rPr>
        <w:fldChar w:fldCharType="begin"/>
      </w:r>
      <w:r w:rsidRPr="00196E06">
        <w:rPr>
          <w:color w:val="000000" w:themeColor="text1"/>
        </w:rPr>
        <w:instrText xml:space="preserve"> ADDIN EN.REFLIST </w:instrText>
      </w:r>
      <w:r w:rsidRPr="00196E06">
        <w:rPr>
          <w:color w:val="000000" w:themeColor="text1"/>
        </w:rPr>
        <w:fldChar w:fldCharType="separate"/>
      </w:r>
      <w:r w:rsidR="001060F9" w:rsidRPr="001060F9">
        <w:rPr>
          <w:noProof/>
        </w:rPr>
        <w:t>1</w:t>
      </w:r>
      <w:r w:rsidR="001060F9" w:rsidRPr="001060F9">
        <w:rPr>
          <w:noProof/>
        </w:rPr>
        <w:tab/>
        <w:t xml:space="preserve">Dickerson, S. K., Market, E., Besmer, E. &amp; Papavasiliou, F. N. AID mediates hypermutation by deaminating single stranded DNA. </w:t>
      </w:r>
      <w:r w:rsidR="001060F9" w:rsidRPr="001060F9">
        <w:rPr>
          <w:i/>
          <w:noProof/>
        </w:rPr>
        <w:t>J Exp Med</w:t>
      </w:r>
      <w:r w:rsidR="001060F9" w:rsidRPr="001060F9">
        <w:rPr>
          <w:noProof/>
        </w:rPr>
        <w:t xml:space="preserve"> </w:t>
      </w:r>
      <w:r w:rsidR="001060F9" w:rsidRPr="001060F9">
        <w:rPr>
          <w:b/>
          <w:noProof/>
        </w:rPr>
        <w:t>197</w:t>
      </w:r>
      <w:r w:rsidR="001060F9" w:rsidRPr="001060F9">
        <w:rPr>
          <w:noProof/>
        </w:rPr>
        <w:t xml:space="preserve">, 1291–1296 (2003). </w:t>
      </w:r>
      <w:hyperlink r:id="rId7" w:history="1">
        <w:r w:rsidR="001060F9" w:rsidRPr="001060F9">
          <w:rPr>
            <w:rStyle w:val="Hyperlink"/>
            <w:noProof/>
          </w:rPr>
          <w:t>https://doi.org/10.1084/jem.20030481</w:t>
        </w:r>
      </w:hyperlink>
    </w:p>
    <w:p w14:paraId="21BE4868" w14:textId="4C3DE3DA" w:rsidR="001060F9" w:rsidRPr="001060F9" w:rsidRDefault="001060F9" w:rsidP="001060F9">
      <w:pPr>
        <w:pStyle w:val="EndNoteBibliography"/>
        <w:ind w:left="720" w:hanging="720"/>
        <w:rPr>
          <w:noProof/>
        </w:rPr>
      </w:pPr>
      <w:r w:rsidRPr="001060F9">
        <w:rPr>
          <w:noProof/>
        </w:rPr>
        <w:t>2</w:t>
      </w:r>
      <w:r w:rsidRPr="001060F9">
        <w:rPr>
          <w:noProof/>
        </w:rPr>
        <w:tab/>
        <w:t>Kinomoto, M.</w:t>
      </w:r>
      <w:r w:rsidRPr="001060F9">
        <w:rPr>
          <w:i/>
          <w:noProof/>
        </w:rPr>
        <w:t xml:space="preserve"> et al.</w:t>
      </w:r>
      <w:r w:rsidRPr="001060F9">
        <w:rPr>
          <w:noProof/>
        </w:rPr>
        <w:t xml:space="preserve"> All APOBEC3 family proteins differentially inhibit LINE-1 retrotransposition. </w:t>
      </w:r>
      <w:r w:rsidRPr="001060F9">
        <w:rPr>
          <w:i/>
          <w:noProof/>
        </w:rPr>
        <w:t>Nucleic Acids Res</w:t>
      </w:r>
      <w:r w:rsidRPr="001060F9">
        <w:rPr>
          <w:noProof/>
        </w:rPr>
        <w:t xml:space="preserve"> </w:t>
      </w:r>
      <w:r w:rsidRPr="001060F9">
        <w:rPr>
          <w:b/>
          <w:noProof/>
        </w:rPr>
        <w:t>35</w:t>
      </w:r>
      <w:r w:rsidRPr="001060F9">
        <w:rPr>
          <w:noProof/>
        </w:rPr>
        <w:t xml:space="preserve">, 2955–2964 (2007). </w:t>
      </w:r>
      <w:hyperlink r:id="rId8" w:history="1">
        <w:r w:rsidRPr="001060F9">
          <w:rPr>
            <w:rStyle w:val="Hyperlink"/>
            <w:noProof/>
          </w:rPr>
          <w:t>https://doi.org/10.1093/nar/gkm181</w:t>
        </w:r>
      </w:hyperlink>
    </w:p>
    <w:p w14:paraId="31410066" w14:textId="5168C3CC" w:rsidR="001060F9" w:rsidRPr="001060F9" w:rsidRDefault="001060F9" w:rsidP="001060F9">
      <w:pPr>
        <w:pStyle w:val="EndNoteBibliography"/>
        <w:ind w:left="720" w:hanging="720"/>
        <w:rPr>
          <w:noProof/>
        </w:rPr>
      </w:pPr>
      <w:r w:rsidRPr="001060F9">
        <w:rPr>
          <w:noProof/>
        </w:rPr>
        <w:t>3</w:t>
      </w:r>
      <w:r w:rsidRPr="001060F9">
        <w:rPr>
          <w:noProof/>
        </w:rPr>
        <w:tab/>
        <w:t>Zheng, Y. H.</w:t>
      </w:r>
      <w:r w:rsidRPr="001060F9">
        <w:rPr>
          <w:i/>
          <w:noProof/>
        </w:rPr>
        <w:t xml:space="preserve"> et al.</w:t>
      </w:r>
      <w:r w:rsidRPr="001060F9">
        <w:rPr>
          <w:noProof/>
        </w:rPr>
        <w:t xml:space="preserve"> Human APOBEC3F is another host factor that blocks human immunodeficiency virus type 1 replication. </w:t>
      </w:r>
      <w:r w:rsidRPr="001060F9">
        <w:rPr>
          <w:i/>
          <w:noProof/>
        </w:rPr>
        <w:t>J Virol</w:t>
      </w:r>
      <w:r w:rsidRPr="001060F9">
        <w:rPr>
          <w:noProof/>
        </w:rPr>
        <w:t xml:space="preserve"> </w:t>
      </w:r>
      <w:r w:rsidRPr="001060F9">
        <w:rPr>
          <w:b/>
          <w:noProof/>
        </w:rPr>
        <w:t>78</w:t>
      </w:r>
      <w:r w:rsidRPr="001060F9">
        <w:rPr>
          <w:noProof/>
        </w:rPr>
        <w:t xml:space="preserve">, 6073–6076 (2004). </w:t>
      </w:r>
      <w:hyperlink r:id="rId9" w:history="1">
        <w:r w:rsidRPr="001060F9">
          <w:rPr>
            <w:rStyle w:val="Hyperlink"/>
            <w:noProof/>
          </w:rPr>
          <w:t>https://doi.org/10.1128/JVI.78.11.6073-6076.2004</w:t>
        </w:r>
      </w:hyperlink>
    </w:p>
    <w:p w14:paraId="1578C60F" w14:textId="0C4D3B11" w:rsidR="001060F9" w:rsidRPr="001060F9" w:rsidRDefault="001060F9" w:rsidP="001060F9">
      <w:pPr>
        <w:pStyle w:val="EndNoteBibliography"/>
        <w:ind w:left="720" w:hanging="720"/>
        <w:rPr>
          <w:noProof/>
        </w:rPr>
      </w:pPr>
      <w:r w:rsidRPr="001060F9">
        <w:rPr>
          <w:noProof/>
        </w:rPr>
        <w:t>4</w:t>
      </w:r>
      <w:r w:rsidRPr="001060F9">
        <w:rPr>
          <w:noProof/>
        </w:rPr>
        <w:tab/>
        <w:t xml:space="preserve">Dang, Y., Wang, X., Esselman, W. J. &amp; Zheng, Y. H. Identification of APOBEC3DE as another antiretroviral factor from the human APOBEC family. </w:t>
      </w:r>
      <w:r w:rsidRPr="001060F9">
        <w:rPr>
          <w:i/>
          <w:noProof/>
        </w:rPr>
        <w:t>J Virol</w:t>
      </w:r>
      <w:r w:rsidRPr="001060F9">
        <w:rPr>
          <w:noProof/>
        </w:rPr>
        <w:t xml:space="preserve"> </w:t>
      </w:r>
      <w:r w:rsidRPr="001060F9">
        <w:rPr>
          <w:b/>
          <w:noProof/>
        </w:rPr>
        <w:t>80</w:t>
      </w:r>
      <w:r w:rsidRPr="001060F9">
        <w:rPr>
          <w:noProof/>
        </w:rPr>
        <w:t xml:space="preserve">, 10522–10533 (2006). </w:t>
      </w:r>
      <w:hyperlink r:id="rId10" w:history="1">
        <w:r w:rsidRPr="001060F9">
          <w:rPr>
            <w:rStyle w:val="Hyperlink"/>
            <w:noProof/>
          </w:rPr>
          <w:t>https://doi.org/10.1128/JVI.01123-06</w:t>
        </w:r>
      </w:hyperlink>
    </w:p>
    <w:p w14:paraId="6A88535E" w14:textId="059B7C5D" w:rsidR="001060F9" w:rsidRPr="001060F9" w:rsidRDefault="001060F9" w:rsidP="001060F9">
      <w:pPr>
        <w:pStyle w:val="EndNoteBibliography"/>
        <w:ind w:left="720" w:hanging="720"/>
        <w:rPr>
          <w:noProof/>
        </w:rPr>
      </w:pPr>
      <w:r w:rsidRPr="001060F9">
        <w:rPr>
          <w:noProof/>
        </w:rPr>
        <w:t>5</w:t>
      </w:r>
      <w:r w:rsidRPr="001060F9">
        <w:rPr>
          <w:noProof/>
        </w:rPr>
        <w:tab/>
        <w:t>Chiarle, R.</w:t>
      </w:r>
      <w:r w:rsidRPr="001060F9">
        <w:rPr>
          <w:i/>
          <w:noProof/>
        </w:rPr>
        <w:t xml:space="preserve"> et al.</w:t>
      </w:r>
      <w:r w:rsidRPr="001060F9">
        <w:rPr>
          <w:noProof/>
        </w:rPr>
        <w:t xml:space="preserve"> Genome-wide translocation sequencing reveals mechanisms of chromosome breaks and rearrangements in B cells. </w:t>
      </w:r>
      <w:r w:rsidRPr="001060F9">
        <w:rPr>
          <w:i/>
          <w:noProof/>
        </w:rPr>
        <w:t>Cell</w:t>
      </w:r>
      <w:r w:rsidRPr="001060F9">
        <w:rPr>
          <w:noProof/>
        </w:rPr>
        <w:t xml:space="preserve"> </w:t>
      </w:r>
      <w:r w:rsidRPr="001060F9">
        <w:rPr>
          <w:b/>
          <w:noProof/>
        </w:rPr>
        <w:t>147</w:t>
      </w:r>
      <w:r w:rsidRPr="001060F9">
        <w:rPr>
          <w:noProof/>
        </w:rPr>
        <w:t xml:space="preserve">, 107–119 (2011). </w:t>
      </w:r>
      <w:hyperlink r:id="rId11" w:history="1">
        <w:r w:rsidRPr="001060F9">
          <w:rPr>
            <w:rStyle w:val="Hyperlink"/>
            <w:noProof/>
          </w:rPr>
          <w:t>https://doi.org/10.1016/j.cell.2011.07.049</w:t>
        </w:r>
      </w:hyperlink>
    </w:p>
    <w:p w14:paraId="50BD1357" w14:textId="4E3851E1" w:rsidR="001060F9" w:rsidRPr="001060F9" w:rsidRDefault="001060F9" w:rsidP="001060F9">
      <w:pPr>
        <w:pStyle w:val="EndNoteBibliography"/>
        <w:ind w:left="720" w:hanging="720"/>
        <w:rPr>
          <w:noProof/>
        </w:rPr>
      </w:pPr>
      <w:r w:rsidRPr="001060F9">
        <w:rPr>
          <w:noProof/>
        </w:rPr>
        <w:t>6</w:t>
      </w:r>
      <w:r w:rsidRPr="001060F9">
        <w:rPr>
          <w:noProof/>
        </w:rPr>
        <w:tab/>
        <w:t>Compagno, M.</w:t>
      </w:r>
      <w:r w:rsidRPr="001060F9">
        <w:rPr>
          <w:i/>
          <w:noProof/>
        </w:rPr>
        <w:t xml:space="preserve"> et al.</w:t>
      </w:r>
      <w:r w:rsidRPr="001060F9">
        <w:rPr>
          <w:noProof/>
        </w:rPr>
        <w:t xml:space="preserve"> Phosphatidylinositol 3-kinase delta blockade increases genomic instability in B cells. </w:t>
      </w:r>
      <w:r w:rsidRPr="001060F9">
        <w:rPr>
          <w:i/>
          <w:noProof/>
        </w:rPr>
        <w:t>Nature</w:t>
      </w:r>
      <w:r w:rsidRPr="001060F9">
        <w:rPr>
          <w:noProof/>
        </w:rPr>
        <w:t xml:space="preserve"> </w:t>
      </w:r>
      <w:r w:rsidRPr="001060F9">
        <w:rPr>
          <w:b/>
          <w:noProof/>
        </w:rPr>
        <w:t>542</w:t>
      </w:r>
      <w:r w:rsidRPr="001060F9">
        <w:rPr>
          <w:noProof/>
        </w:rPr>
        <w:t xml:space="preserve">, 489–493 (2017). </w:t>
      </w:r>
      <w:hyperlink r:id="rId12" w:history="1">
        <w:r w:rsidRPr="001060F9">
          <w:rPr>
            <w:rStyle w:val="Hyperlink"/>
            <w:noProof/>
          </w:rPr>
          <w:t>https://doi.org/10.1038/nature21406</w:t>
        </w:r>
      </w:hyperlink>
    </w:p>
    <w:p w14:paraId="56EF7165" w14:textId="0F72FEB1" w:rsidR="001060F9" w:rsidRPr="001060F9" w:rsidRDefault="001060F9" w:rsidP="001060F9">
      <w:pPr>
        <w:pStyle w:val="EndNoteBibliography"/>
        <w:ind w:left="720" w:hanging="720"/>
        <w:rPr>
          <w:noProof/>
        </w:rPr>
      </w:pPr>
      <w:r w:rsidRPr="001060F9">
        <w:rPr>
          <w:noProof/>
        </w:rPr>
        <w:t>7</w:t>
      </w:r>
      <w:r w:rsidRPr="001060F9">
        <w:rPr>
          <w:noProof/>
        </w:rPr>
        <w:tab/>
        <w:t>Zang, C.</w:t>
      </w:r>
      <w:r w:rsidRPr="001060F9">
        <w:rPr>
          <w:i/>
          <w:noProof/>
        </w:rPr>
        <w:t xml:space="preserve"> et al.</w:t>
      </w:r>
      <w:r w:rsidRPr="001060F9">
        <w:rPr>
          <w:noProof/>
        </w:rPr>
        <w:t xml:space="preserve"> A clustering approach for identification of enriched domains from histone modification ChIP-Seq data. </w:t>
      </w:r>
      <w:r w:rsidRPr="001060F9">
        <w:rPr>
          <w:i/>
          <w:noProof/>
        </w:rPr>
        <w:t>Bioinformatics</w:t>
      </w:r>
      <w:r w:rsidRPr="001060F9">
        <w:rPr>
          <w:noProof/>
        </w:rPr>
        <w:t xml:space="preserve"> </w:t>
      </w:r>
      <w:r w:rsidRPr="001060F9">
        <w:rPr>
          <w:b/>
          <w:noProof/>
        </w:rPr>
        <w:t>25</w:t>
      </w:r>
      <w:r w:rsidRPr="001060F9">
        <w:rPr>
          <w:noProof/>
        </w:rPr>
        <w:t xml:space="preserve">, 1952–1958 (2009). </w:t>
      </w:r>
      <w:hyperlink r:id="rId13" w:history="1">
        <w:r w:rsidRPr="001060F9">
          <w:rPr>
            <w:rStyle w:val="Hyperlink"/>
            <w:noProof/>
          </w:rPr>
          <w:t>https://doi.org/10.1093/bioinformatics/btp340</w:t>
        </w:r>
      </w:hyperlink>
    </w:p>
    <w:p w14:paraId="1090B1D8" w14:textId="7F7A5B31" w:rsidR="001060F9" w:rsidRPr="001060F9" w:rsidRDefault="001060F9" w:rsidP="001060F9">
      <w:pPr>
        <w:pStyle w:val="EndNoteBibliography"/>
        <w:ind w:left="720" w:hanging="720"/>
        <w:rPr>
          <w:noProof/>
        </w:rPr>
      </w:pPr>
      <w:r w:rsidRPr="001060F9">
        <w:rPr>
          <w:noProof/>
        </w:rPr>
        <w:t>8</w:t>
      </w:r>
      <w:r w:rsidRPr="001060F9">
        <w:rPr>
          <w:noProof/>
        </w:rPr>
        <w:tab/>
        <w:t>Hadjadj, D.</w:t>
      </w:r>
      <w:r w:rsidRPr="001060F9">
        <w:rPr>
          <w:i/>
          <w:noProof/>
        </w:rPr>
        <w:t xml:space="preserve"> et al.</w:t>
      </w:r>
      <w:r w:rsidRPr="001060F9">
        <w:rPr>
          <w:noProof/>
        </w:rPr>
        <w:t xml:space="preserve"> Efficient, quick and easy-to-use DNA replication timing analysis with START-R suite. </w:t>
      </w:r>
      <w:r w:rsidRPr="001060F9">
        <w:rPr>
          <w:i/>
          <w:noProof/>
        </w:rPr>
        <w:t>NAR Genom Bioinform</w:t>
      </w:r>
      <w:r w:rsidRPr="001060F9">
        <w:rPr>
          <w:noProof/>
        </w:rPr>
        <w:t xml:space="preserve"> </w:t>
      </w:r>
      <w:r w:rsidRPr="001060F9">
        <w:rPr>
          <w:b/>
          <w:noProof/>
        </w:rPr>
        <w:t>2</w:t>
      </w:r>
      <w:r w:rsidRPr="001060F9">
        <w:rPr>
          <w:noProof/>
        </w:rPr>
        <w:t xml:space="preserve">, lqaa045 (2020). </w:t>
      </w:r>
      <w:hyperlink r:id="rId14" w:history="1">
        <w:r w:rsidRPr="001060F9">
          <w:rPr>
            <w:rStyle w:val="Hyperlink"/>
            <w:noProof/>
          </w:rPr>
          <w:t>https://doi.org/10.1093/nargab/lqaa045</w:t>
        </w:r>
      </w:hyperlink>
    </w:p>
    <w:p w14:paraId="0DAC039C" w14:textId="67F467FC" w:rsidR="001060F9" w:rsidRPr="001060F9" w:rsidRDefault="001060F9" w:rsidP="001060F9">
      <w:pPr>
        <w:pStyle w:val="EndNoteBibliography"/>
        <w:ind w:left="720" w:hanging="720"/>
        <w:rPr>
          <w:noProof/>
        </w:rPr>
      </w:pPr>
      <w:r w:rsidRPr="001060F9">
        <w:rPr>
          <w:noProof/>
        </w:rPr>
        <w:t>9</w:t>
      </w:r>
      <w:r w:rsidRPr="001060F9">
        <w:rPr>
          <w:noProof/>
        </w:rPr>
        <w:tab/>
        <w:t>Servant, N.</w:t>
      </w:r>
      <w:r w:rsidRPr="001060F9">
        <w:rPr>
          <w:i/>
          <w:noProof/>
        </w:rPr>
        <w:t xml:space="preserve"> et al.</w:t>
      </w:r>
      <w:r w:rsidRPr="001060F9">
        <w:rPr>
          <w:noProof/>
        </w:rPr>
        <w:t xml:space="preserve"> HiC-Pro: an optimized and flexible pipeline for Hi-C data processing. </w:t>
      </w:r>
      <w:r w:rsidRPr="001060F9">
        <w:rPr>
          <w:i/>
          <w:noProof/>
        </w:rPr>
        <w:t>Genome Biol</w:t>
      </w:r>
      <w:r w:rsidRPr="001060F9">
        <w:rPr>
          <w:noProof/>
        </w:rPr>
        <w:t xml:space="preserve"> </w:t>
      </w:r>
      <w:r w:rsidRPr="001060F9">
        <w:rPr>
          <w:b/>
          <w:noProof/>
        </w:rPr>
        <w:t>16</w:t>
      </w:r>
      <w:r w:rsidRPr="001060F9">
        <w:rPr>
          <w:noProof/>
        </w:rPr>
        <w:t xml:space="preserve">, 259 (2015). </w:t>
      </w:r>
      <w:hyperlink r:id="rId15" w:history="1">
        <w:r w:rsidRPr="001060F9">
          <w:rPr>
            <w:rStyle w:val="Hyperlink"/>
            <w:noProof/>
          </w:rPr>
          <w:t>https://doi.org/10.1186/s13059-015-0831-x</w:t>
        </w:r>
      </w:hyperlink>
    </w:p>
    <w:p w14:paraId="24940764" w14:textId="6F5B6E0B" w:rsidR="001060F9" w:rsidRPr="001060F9" w:rsidRDefault="001060F9" w:rsidP="001060F9">
      <w:pPr>
        <w:pStyle w:val="EndNoteBibliography"/>
        <w:ind w:left="720" w:hanging="720"/>
        <w:rPr>
          <w:noProof/>
        </w:rPr>
      </w:pPr>
      <w:r w:rsidRPr="001060F9">
        <w:rPr>
          <w:noProof/>
        </w:rPr>
        <w:t>10</w:t>
      </w:r>
      <w:r w:rsidRPr="001060F9">
        <w:rPr>
          <w:noProof/>
        </w:rPr>
        <w:tab/>
        <w:t>Durand, N. C.</w:t>
      </w:r>
      <w:r w:rsidRPr="001060F9">
        <w:rPr>
          <w:i/>
          <w:noProof/>
        </w:rPr>
        <w:t xml:space="preserve"> et al.</w:t>
      </w:r>
      <w:r w:rsidRPr="001060F9">
        <w:rPr>
          <w:noProof/>
        </w:rPr>
        <w:t xml:space="preserve"> Juicer Provides a One-Click System for Analyzing Loop-Resolution Hi-C Experiments. </w:t>
      </w:r>
      <w:r w:rsidRPr="001060F9">
        <w:rPr>
          <w:i/>
          <w:noProof/>
        </w:rPr>
        <w:t>Cell Syst</w:t>
      </w:r>
      <w:r w:rsidRPr="001060F9">
        <w:rPr>
          <w:noProof/>
        </w:rPr>
        <w:t xml:space="preserve"> </w:t>
      </w:r>
      <w:r w:rsidRPr="001060F9">
        <w:rPr>
          <w:b/>
          <w:noProof/>
        </w:rPr>
        <w:t>3</w:t>
      </w:r>
      <w:r w:rsidRPr="001060F9">
        <w:rPr>
          <w:noProof/>
        </w:rPr>
        <w:t xml:space="preserve">, 95–98 (2016). </w:t>
      </w:r>
      <w:hyperlink r:id="rId16" w:history="1">
        <w:r w:rsidRPr="001060F9">
          <w:rPr>
            <w:rStyle w:val="Hyperlink"/>
            <w:noProof/>
          </w:rPr>
          <w:t>https://doi.org/10.1016/j.cels.2016.07.002</w:t>
        </w:r>
      </w:hyperlink>
    </w:p>
    <w:p w14:paraId="13B7C407" w14:textId="16D41B29" w:rsidR="001060F9" w:rsidRPr="001060F9" w:rsidRDefault="001060F9" w:rsidP="001060F9">
      <w:pPr>
        <w:pStyle w:val="EndNoteBibliography"/>
        <w:ind w:left="720" w:hanging="720"/>
        <w:rPr>
          <w:noProof/>
        </w:rPr>
      </w:pPr>
      <w:r w:rsidRPr="001060F9">
        <w:rPr>
          <w:noProof/>
        </w:rPr>
        <w:t>11</w:t>
      </w:r>
      <w:r w:rsidRPr="001060F9">
        <w:rPr>
          <w:noProof/>
        </w:rPr>
        <w:tab/>
        <w:t xml:space="preserve">Li, H. &amp; Durbin, R. Fast and accurate short read alignment with Burrows-Wheeler transform. </w:t>
      </w:r>
      <w:r w:rsidRPr="001060F9">
        <w:rPr>
          <w:i/>
          <w:noProof/>
        </w:rPr>
        <w:t>Bioinformatics</w:t>
      </w:r>
      <w:r w:rsidRPr="001060F9">
        <w:rPr>
          <w:noProof/>
        </w:rPr>
        <w:t xml:space="preserve"> </w:t>
      </w:r>
      <w:r w:rsidRPr="001060F9">
        <w:rPr>
          <w:b/>
          <w:noProof/>
        </w:rPr>
        <w:t>25</w:t>
      </w:r>
      <w:r w:rsidRPr="001060F9">
        <w:rPr>
          <w:noProof/>
        </w:rPr>
        <w:t xml:space="preserve">, 1754–1760 (2009). </w:t>
      </w:r>
      <w:hyperlink r:id="rId17" w:history="1">
        <w:r w:rsidRPr="001060F9">
          <w:rPr>
            <w:rStyle w:val="Hyperlink"/>
            <w:noProof/>
          </w:rPr>
          <w:t>https://doi.org/10.1093/bioinformatics/btp324</w:t>
        </w:r>
      </w:hyperlink>
    </w:p>
    <w:p w14:paraId="5ECDDB5D" w14:textId="33541358" w:rsidR="001060F9" w:rsidRPr="001060F9" w:rsidRDefault="001060F9" w:rsidP="001060F9">
      <w:pPr>
        <w:pStyle w:val="EndNoteBibliography"/>
        <w:ind w:left="720" w:hanging="720"/>
        <w:rPr>
          <w:noProof/>
        </w:rPr>
      </w:pPr>
      <w:r w:rsidRPr="001060F9">
        <w:rPr>
          <w:noProof/>
        </w:rPr>
        <w:t>12</w:t>
      </w:r>
      <w:r w:rsidRPr="001060F9">
        <w:rPr>
          <w:noProof/>
        </w:rPr>
        <w:tab/>
        <w:t>Zhang, Y.</w:t>
      </w:r>
      <w:r w:rsidRPr="001060F9">
        <w:rPr>
          <w:i/>
          <w:noProof/>
        </w:rPr>
        <w:t xml:space="preserve"> et al.</w:t>
      </w:r>
      <w:r w:rsidRPr="001060F9">
        <w:rPr>
          <w:noProof/>
        </w:rPr>
        <w:t xml:space="preserve"> Model-based analysis of ChIP-Seq (MACS). </w:t>
      </w:r>
      <w:r w:rsidRPr="001060F9">
        <w:rPr>
          <w:i/>
          <w:noProof/>
        </w:rPr>
        <w:t>Genome Biol</w:t>
      </w:r>
      <w:r w:rsidRPr="001060F9">
        <w:rPr>
          <w:noProof/>
        </w:rPr>
        <w:t xml:space="preserve"> </w:t>
      </w:r>
      <w:r w:rsidRPr="001060F9">
        <w:rPr>
          <w:b/>
          <w:noProof/>
        </w:rPr>
        <w:t>9</w:t>
      </w:r>
      <w:r w:rsidRPr="001060F9">
        <w:rPr>
          <w:noProof/>
        </w:rPr>
        <w:t xml:space="preserve">, R137 (2008). </w:t>
      </w:r>
      <w:hyperlink r:id="rId18" w:history="1">
        <w:r w:rsidRPr="001060F9">
          <w:rPr>
            <w:rStyle w:val="Hyperlink"/>
            <w:noProof/>
          </w:rPr>
          <w:t>https://doi.org/10.1186/gb-2008-9-9-r137</w:t>
        </w:r>
      </w:hyperlink>
    </w:p>
    <w:p w14:paraId="61EA7A51" w14:textId="01AF35D6" w:rsidR="001060F9" w:rsidRPr="001060F9" w:rsidRDefault="001060F9" w:rsidP="001060F9">
      <w:pPr>
        <w:pStyle w:val="EndNoteBibliography"/>
        <w:ind w:left="720" w:hanging="720"/>
        <w:rPr>
          <w:noProof/>
        </w:rPr>
      </w:pPr>
      <w:r w:rsidRPr="001060F9">
        <w:rPr>
          <w:noProof/>
        </w:rPr>
        <w:t>13</w:t>
      </w:r>
      <w:r w:rsidRPr="001060F9">
        <w:rPr>
          <w:noProof/>
        </w:rPr>
        <w:tab/>
        <w:t>Koboldt, D. C.</w:t>
      </w:r>
      <w:r w:rsidRPr="001060F9">
        <w:rPr>
          <w:i/>
          <w:noProof/>
        </w:rPr>
        <w:t xml:space="preserve"> et al.</w:t>
      </w:r>
      <w:r w:rsidRPr="001060F9">
        <w:rPr>
          <w:noProof/>
        </w:rPr>
        <w:t xml:space="preserve"> VarScan 2: somatic mutation and copy number alteration discovery in cancer by exome sequencing. </w:t>
      </w:r>
      <w:r w:rsidRPr="001060F9">
        <w:rPr>
          <w:i/>
          <w:noProof/>
        </w:rPr>
        <w:t>Genome Res</w:t>
      </w:r>
      <w:r w:rsidRPr="001060F9">
        <w:rPr>
          <w:noProof/>
        </w:rPr>
        <w:t xml:space="preserve"> </w:t>
      </w:r>
      <w:r w:rsidRPr="001060F9">
        <w:rPr>
          <w:b/>
          <w:noProof/>
        </w:rPr>
        <w:t>22</w:t>
      </w:r>
      <w:r w:rsidRPr="001060F9">
        <w:rPr>
          <w:noProof/>
        </w:rPr>
        <w:t xml:space="preserve">, 568–576 (2012). </w:t>
      </w:r>
      <w:hyperlink r:id="rId19" w:history="1">
        <w:r w:rsidRPr="001060F9">
          <w:rPr>
            <w:rStyle w:val="Hyperlink"/>
            <w:noProof/>
          </w:rPr>
          <w:t>https://doi.org/10.1101/gr.129684.111</w:t>
        </w:r>
      </w:hyperlink>
    </w:p>
    <w:p w14:paraId="72232F5B" w14:textId="1166B171" w:rsidR="001060F9" w:rsidRPr="001060F9" w:rsidRDefault="001060F9" w:rsidP="001060F9">
      <w:pPr>
        <w:pStyle w:val="EndNoteBibliography"/>
        <w:ind w:left="720" w:hanging="720"/>
        <w:rPr>
          <w:noProof/>
        </w:rPr>
      </w:pPr>
      <w:r w:rsidRPr="001060F9">
        <w:rPr>
          <w:noProof/>
        </w:rPr>
        <w:t>14</w:t>
      </w:r>
      <w:r w:rsidRPr="001060F9">
        <w:rPr>
          <w:noProof/>
        </w:rPr>
        <w:tab/>
        <w:t>Manders, F.</w:t>
      </w:r>
      <w:r w:rsidRPr="001060F9">
        <w:rPr>
          <w:i/>
          <w:noProof/>
        </w:rPr>
        <w:t xml:space="preserve"> et al.</w:t>
      </w:r>
      <w:r w:rsidRPr="001060F9">
        <w:rPr>
          <w:noProof/>
        </w:rPr>
        <w:t xml:space="preserve"> MutationalPatterns: the one stop shop for the analysis of mutational processes. </w:t>
      </w:r>
      <w:r w:rsidRPr="001060F9">
        <w:rPr>
          <w:i/>
          <w:noProof/>
        </w:rPr>
        <w:t>BMC Genomics</w:t>
      </w:r>
      <w:r w:rsidRPr="001060F9">
        <w:rPr>
          <w:noProof/>
        </w:rPr>
        <w:t xml:space="preserve"> </w:t>
      </w:r>
      <w:r w:rsidRPr="001060F9">
        <w:rPr>
          <w:b/>
          <w:noProof/>
        </w:rPr>
        <w:t>23</w:t>
      </w:r>
      <w:r w:rsidRPr="001060F9">
        <w:rPr>
          <w:noProof/>
        </w:rPr>
        <w:t xml:space="preserve">, 134 (2022). </w:t>
      </w:r>
      <w:hyperlink r:id="rId20" w:history="1">
        <w:r w:rsidRPr="001060F9">
          <w:rPr>
            <w:rStyle w:val="Hyperlink"/>
            <w:noProof/>
          </w:rPr>
          <w:t>https://doi.org/10.1186/s12864-022-08357-3</w:t>
        </w:r>
      </w:hyperlink>
    </w:p>
    <w:p w14:paraId="0DF0350B" w14:textId="2D26E722" w:rsidR="001060F9" w:rsidRPr="001060F9" w:rsidRDefault="001060F9" w:rsidP="001060F9">
      <w:pPr>
        <w:pStyle w:val="EndNoteBibliography"/>
        <w:ind w:left="720" w:hanging="720"/>
        <w:rPr>
          <w:noProof/>
        </w:rPr>
      </w:pPr>
      <w:r w:rsidRPr="001060F9">
        <w:rPr>
          <w:noProof/>
        </w:rPr>
        <w:lastRenderedPageBreak/>
        <w:t>15</w:t>
      </w:r>
      <w:r w:rsidRPr="001060F9">
        <w:rPr>
          <w:noProof/>
        </w:rPr>
        <w:tab/>
        <w:t>Zheng, Z.</w:t>
      </w:r>
      <w:r w:rsidRPr="001060F9">
        <w:rPr>
          <w:i/>
          <w:noProof/>
        </w:rPr>
        <w:t xml:space="preserve"> et al.</w:t>
      </w:r>
      <w:r w:rsidRPr="001060F9">
        <w:rPr>
          <w:noProof/>
        </w:rPr>
        <w:t xml:space="preserve"> Anchored multiplex PCR for targeted next-generation sequencing. </w:t>
      </w:r>
      <w:r w:rsidRPr="001060F9">
        <w:rPr>
          <w:i/>
          <w:noProof/>
        </w:rPr>
        <w:t>Nat Med</w:t>
      </w:r>
      <w:r w:rsidRPr="001060F9">
        <w:rPr>
          <w:noProof/>
        </w:rPr>
        <w:t xml:space="preserve"> </w:t>
      </w:r>
      <w:r w:rsidRPr="001060F9">
        <w:rPr>
          <w:b/>
          <w:noProof/>
        </w:rPr>
        <w:t>20</w:t>
      </w:r>
      <w:r w:rsidRPr="001060F9">
        <w:rPr>
          <w:noProof/>
        </w:rPr>
        <w:t xml:space="preserve">, 1479–1484 (2014). </w:t>
      </w:r>
      <w:hyperlink r:id="rId21" w:history="1">
        <w:r w:rsidRPr="001060F9">
          <w:rPr>
            <w:rStyle w:val="Hyperlink"/>
            <w:noProof/>
          </w:rPr>
          <w:t>https://doi.org/10.1038/nm.3729</w:t>
        </w:r>
      </w:hyperlink>
    </w:p>
    <w:p w14:paraId="546A3C47" w14:textId="3ADCD504" w:rsidR="001060F9" w:rsidRPr="001060F9" w:rsidRDefault="001060F9" w:rsidP="001060F9">
      <w:pPr>
        <w:pStyle w:val="EndNoteBibliography"/>
        <w:ind w:left="720" w:hanging="720"/>
        <w:rPr>
          <w:noProof/>
        </w:rPr>
      </w:pPr>
      <w:r w:rsidRPr="001060F9">
        <w:rPr>
          <w:noProof/>
        </w:rPr>
        <w:t>16</w:t>
      </w:r>
      <w:r w:rsidRPr="001060F9">
        <w:rPr>
          <w:noProof/>
        </w:rPr>
        <w:tab/>
        <w:t>Church, A. J.</w:t>
      </w:r>
      <w:r w:rsidRPr="001060F9">
        <w:rPr>
          <w:i/>
          <w:noProof/>
        </w:rPr>
        <w:t xml:space="preserve"> et al.</w:t>
      </w:r>
      <w:r w:rsidRPr="001060F9">
        <w:rPr>
          <w:noProof/>
        </w:rPr>
        <w:t xml:space="preserve"> Recurrent EML4-NTRK3 fusions in infantile fibrosarcoma and congenital mesoblastic nephroma suggest a revised testing strategy. </w:t>
      </w:r>
      <w:r w:rsidRPr="001060F9">
        <w:rPr>
          <w:i/>
          <w:noProof/>
        </w:rPr>
        <w:t>Modern pathology : an official journal of the United States and Canadian Academy of Pathology, Inc</w:t>
      </w:r>
      <w:r w:rsidRPr="001060F9">
        <w:rPr>
          <w:noProof/>
        </w:rPr>
        <w:t xml:space="preserve"> </w:t>
      </w:r>
      <w:r w:rsidRPr="001060F9">
        <w:rPr>
          <w:b/>
          <w:noProof/>
        </w:rPr>
        <w:t>31</w:t>
      </w:r>
      <w:r w:rsidRPr="001060F9">
        <w:rPr>
          <w:noProof/>
        </w:rPr>
        <w:t xml:space="preserve">, 463–473 (2018). </w:t>
      </w:r>
      <w:hyperlink r:id="rId22" w:history="1">
        <w:r w:rsidRPr="001060F9">
          <w:rPr>
            <w:rStyle w:val="Hyperlink"/>
            <w:noProof/>
          </w:rPr>
          <w:t>https://doi.org/10.1038/modpathol.2017.127</w:t>
        </w:r>
      </w:hyperlink>
    </w:p>
    <w:p w14:paraId="2EFDA0FA" w14:textId="0072611B" w:rsidR="001060F9" w:rsidRPr="001060F9" w:rsidRDefault="001060F9" w:rsidP="001060F9">
      <w:pPr>
        <w:pStyle w:val="EndNoteBibliography"/>
        <w:ind w:left="720" w:hanging="720"/>
        <w:rPr>
          <w:noProof/>
        </w:rPr>
      </w:pPr>
      <w:r w:rsidRPr="001060F9">
        <w:rPr>
          <w:noProof/>
        </w:rPr>
        <w:t>17</w:t>
      </w:r>
      <w:r w:rsidRPr="001060F9">
        <w:rPr>
          <w:noProof/>
        </w:rPr>
        <w:tab/>
        <w:t xml:space="preserve">Wang, Q. A. qwang-flyinggene/GEAT:GEAT v0.1. </w:t>
      </w:r>
      <w:r w:rsidRPr="001060F9">
        <w:rPr>
          <w:i/>
          <w:noProof/>
        </w:rPr>
        <w:t>Zenodo</w:t>
      </w:r>
      <w:r w:rsidRPr="001060F9">
        <w:rPr>
          <w:noProof/>
        </w:rPr>
        <w:t xml:space="preserve"> </w:t>
      </w:r>
      <w:hyperlink r:id="rId23" w:history="1">
        <w:r w:rsidRPr="001060F9">
          <w:rPr>
            <w:rStyle w:val="Hyperlink"/>
            <w:b/>
            <w:noProof/>
          </w:rPr>
          <w:t>https://doi.org/10.5281/zenodo.6592772</w:t>
        </w:r>
      </w:hyperlink>
      <w:r w:rsidRPr="001060F9">
        <w:rPr>
          <w:noProof/>
        </w:rPr>
        <w:t xml:space="preserve"> (2022). </w:t>
      </w:r>
      <w:hyperlink r:id="rId24" w:history="1">
        <w:r w:rsidRPr="001060F9">
          <w:rPr>
            <w:rStyle w:val="Hyperlink"/>
            <w:noProof/>
          </w:rPr>
          <w:t>https://doi.org/https://doi.org/10.5281/zenodo.6592772</w:t>
        </w:r>
      </w:hyperlink>
    </w:p>
    <w:p w14:paraId="643DA51A" w14:textId="68556481" w:rsidR="00AC63BD" w:rsidRDefault="00A204F5" w:rsidP="009F5F8E">
      <w:pPr>
        <w:spacing w:after="120"/>
        <w:jc w:val="both"/>
      </w:pPr>
      <w:r w:rsidRPr="00196E06">
        <w:rPr>
          <w:color w:val="000000" w:themeColor="text1"/>
        </w:rPr>
        <w:fldChar w:fldCharType="end"/>
      </w:r>
    </w:p>
    <w:sectPr w:rsidR="00AC63BD" w:rsidSect="00DF635C">
      <w:footerReference w:type="even" r:id="rId25"/>
      <w:footerReference w:type="default" r:id="rId2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4146EF" w14:textId="77777777" w:rsidR="00A81779" w:rsidRDefault="00A81779" w:rsidP="002405FC">
      <w:r>
        <w:separator/>
      </w:r>
    </w:p>
  </w:endnote>
  <w:endnote w:type="continuationSeparator" w:id="0">
    <w:p w14:paraId="12D84E18" w14:textId="77777777" w:rsidR="00A81779" w:rsidRDefault="00A81779" w:rsidP="002405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96716062"/>
      <w:docPartObj>
        <w:docPartGallery w:val="Page Numbers (Bottom of Page)"/>
        <w:docPartUnique/>
      </w:docPartObj>
    </w:sdtPr>
    <w:sdtContent>
      <w:p w14:paraId="1ADFDBB5" w14:textId="29C94FA3" w:rsidR="002405FC" w:rsidRDefault="002405FC" w:rsidP="00F7742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D9BACB" w14:textId="77777777" w:rsidR="002405FC" w:rsidRDefault="002405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107381609"/>
      <w:docPartObj>
        <w:docPartGallery w:val="Page Numbers (Bottom of Page)"/>
        <w:docPartUnique/>
      </w:docPartObj>
    </w:sdtPr>
    <w:sdtContent>
      <w:p w14:paraId="0D2E0148" w14:textId="374EA8FA" w:rsidR="002405FC" w:rsidRDefault="002405FC" w:rsidP="00F7742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2D7D5B2" w14:textId="77777777" w:rsidR="002405FC" w:rsidRDefault="002405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4BC3FC" w14:textId="77777777" w:rsidR="00A81779" w:rsidRDefault="00A81779" w:rsidP="002405FC">
      <w:r>
        <w:separator/>
      </w:r>
    </w:p>
  </w:footnote>
  <w:footnote w:type="continuationSeparator" w:id="0">
    <w:p w14:paraId="31E098E3" w14:textId="77777777" w:rsidR="00A81779" w:rsidRDefault="00A81779" w:rsidP="002405F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0703C"/>
    <w:rsid w:val="00003793"/>
    <w:rsid w:val="00007242"/>
    <w:rsid w:val="000109D0"/>
    <w:rsid w:val="000117E5"/>
    <w:rsid w:val="000125A8"/>
    <w:rsid w:val="00014D56"/>
    <w:rsid w:val="00015E90"/>
    <w:rsid w:val="00021BF5"/>
    <w:rsid w:val="000272AC"/>
    <w:rsid w:val="00030487"/>
    <w:rsid w:val="00034801"/>
    <w:rsid w:val="00035A24"/>
    <w:rsid w:val="000361C9"/>
    <w:rsid w:val="00040CCB"/>
    <w:rsid w:val="00041CF8"/>
    <w:rsid w:val="000442F8"/>
    <w:rsid w:val="00047573"/>
    <w:rsid w:val="00052A28"/>
    <w:rsid w:val="00057F12"/>
    <w:rsid w:val="00063DA7"/>
    <w:rsid w:val="00067B01"/>
    <w:rsid w:val="00070921"/>
    <w:rsid w:val="000716C4"/>
    <w:rsid w:val="0008263E"/>
    <w:rsid w:val="00084F79"/>
    <w:rsid w:val="00084FF5"/>
    <w:rsid w:val="00085CCB"/>
    <w:rsid w:val="00087834"/>
    <w:rsid w:val="00092F35"/>
    <w:rsid w:val="000A3BAE"/>
    <w:rsid w:val="000A4FBA"/>
    <w:rsid w:val="000A732D"/>
    <w:rsid w:val="000A792E"/>
    <w:rsid w:val="000B1745"/>
    <w:rsid w:val="000B1E4B"/>
    <w:rsid w:val="000B208D"/>
    <w:rsid w:val="000B3E8F"/>
    <w:rsid w:val="000B4133"/>
    <w:rsid w:val="000B7DA6"/>
    <w:rsid w:val="000C2E4F"/>
    <w:rsid w:val="000C398E"/>
    <w:rsid w:val="000C603B"/>
    <w:rsid w:val="000D0498"/>
    <w:rsid w:val="000D2C8D"/>
    <w:rsid w:val="000D362C"/>
    <w:rsid w:val="000D6782"/>
    <w:rsid w:val="000D6FFE"/>
    <w:rsid w:val="000E16C7"/>
    <w:rsid w:val="000E2B70"/>
    <w:rsid w:val="000E6934"/>
    <w:rsid w:val="000F42AA"/>
    <w:rsid w:val="000F64C4"/>
    <w:rsid w:val="00105299"/>
    <w:rsid w:val="001060F9"/>
    <w:rsid w:val="00106AB2"/>
    <w:rsid w:val="001137CD"/>
    <w:rsid w:val="001148D4"/>
    <w:rsid w:val="00114BAB"/>
    <w:rsid w:val="00115F80"/>
    <w:rsid w:val="00117D06"/>
    <w:rsid w:val="00124117"/>
    <w:rsid w:val="00124C58"/>
    <w:rsid w:val="00127BDF"/>
    <w:rsid w:val="001347F8"/>
    <w:rsid w:val="0013499E"/>
    <w:rsid w:val="00136D45"/>
    <w:rsid w:val="001372D6"/>
    <w:rsid w:val="00141101"/>
    <w:rsid w:val="00141CB2"/>
    <w:rsid w:val="00152437"/>
    <w:rsid w:val="00152606"/>
    <w:rsid w:val="001557D4"/>
    <w:rsid w:val="0015633C"/>
    <w:rsid w:val="00156EBA"/>
    <w:rsid w:val="00164AE7"/>
    <w:rsid w:val="00171E2C"/>
    <w:rsid w:val="00172B07"/>
    <w:rsid w:val="001732C2"/>
    <w:rsid w:val="00174E4B"/>
    <w:rsid w:val="001824EB"/>
    <w:rsid w:val="00182BBD"/>
    <w:rsid w:val="00185CCB"/>
    <w:rsid w:val="00185DA6"/>
    <w:rsid w:val="00192E32"/>
    <w:rsid w:val="001933E8"/>
    <w:rsid w:val="001933ED"/>
    <w:rsid w:val="00196E06"/>
    <w:rsid w:val="001A0458"/>
    <w:rsid w:val="001A0AAC"/>
    <w:rsid w:val="001A2364"/>
    <w:rsid w:val="001A44BD"/>
    <w:rsid w:val="001B00FD"/>
    <w:rsid w:val="001B0727"/>
    <w:rsid w:val="001B0B77"/>
    <w:rsid w:val="001B6E63"/>
    <w:rsid w:val="001B742B"/>
    <w:rsid w:val="001B7690"/>
    <w:rsid w:val="001C1B68"/>
    <w:rsid w:val="001C1BB1"/>
    <w:rsid w:val="001D0855"/>
    <w:rsid w:val="001D4581"/>
    <w:rsid w:val="001D5429"/>
    <w:rsid w:val="001E0313"/>
    <w:rsid w:val="001F0F51"/>
    <w:rsid w:val="001F1AFD"/>
    <w:rsid w:val="001F38F1"/>
    <w:rsid w:val="001F390B"/>
    <w:rsid w:val="001F5A81"/>
    <w:rsid w:val="001F6CE1"/>
    <w:rsid w:val="002044D9"/>
    <w:rsid w:val="0020513F"/>
    <w:rsid w:val="00210507"/>
    <w:rsid w:val="002112CE"/>
    <w:rsid w:val="00221B19"/>
    <w:rsid w:val="0023366D"/>
    <w:rsid w:val="00233721"/>
    <w:rsid w:val="002405FC"/>
    <w:rsid w:val="00240D9C"/>
    <w:rsid w:val="00241746"/>
    <w:rsid w:val="0024310C"/>
    <w:rsid w:val="00247525"/>
    <w:rsid w:val="00251DCF"/>
    <w:rsid w:val="00251DDA"/>
    <w:rsid w:val="00252DE6"/>
    <w:rsid w:val="002538C6"/>
    <w:rsid w:val="00253C9C"/>
    <w:rsid w:val="00253D18"/>
    <w:rsid w:val="002541D7"/>
    <w:rsid w:val="00260866"/>
    <w:rsid w:val="002621B8"/>
    <w:rsid w:val="00267BBC"/>
    <w:rsid w:val="00270FF6"/>
    <w:rsid w:val="00271068"/>
    <w:rsid w:val="00273DB7"/>
    <w:rsid w:val="00274987"/>
    <w:rsid w:val="00280511"/>
    <w:rsid w:val="002830A6"/>
    <w:rsid w:val="00287F90"/>
    <w:rsid w:val="00292D47"/>
    <w:rsid w:val="00294C5E"/>
    <w:rsid w:val="00297D87"/>
    <w:rsid w:val="002A0409"/>
    <w:rsid w:val="002A10A6"/>
    <w:rsid w:val="002A4F86"/>
    <w:rsid w:val="002A506B"/>
    <w:rsid w:val="002A5FEC"/>
    <w:rsid w:val="002A680D"/>
    <w:rsid w:val="002A78B6"/>
    <w:rsid w:val="002B14AA"/>
    <w:rsid w:val="002B1E4C"/>
    <w:rsid w:val="002C14DD"/>
    <w:rsid w:val="002C20D2"/>
    <w:rsid w:val="002C430B"/>
    <w:rsid w:val="002D13C3"/>
    <w:rsid w:val="002D3DA5"/>
    <w:rsid w:val="002D6D0A"/>
    <w:rsid w:val="002E1A16"/>
    <w:rsid w:val="002E4961"/>
    <w:rsid w:val="002E76DB"/>
    <w:rsid w:val="002F18D4"/>
    <w:rsid w:val="00302D9A"/>
    <w:rsid w:val="00303551"/>
    <w:rsid w:val="00305791"/>
    <w:rsid w:val="0030703C"/>
    <w:rsid w:val="0031027A"/>
    <w:rsid w:val="00311A17"/>
    <w:rsid w:val="00315190"/>
    <w:rsid w:val="00322FF1"/>
    <w:rsid w:val="00323DEB"/>
    <w:rsid w:val="003260B1"/>
    <w:rsid w:val="003268ED"/>
    <w:rsid w:val="003272F2"/>
    <w:rsid w:val="00331232"/>
    <w:rsid w:val="0033456E"/>
    <w:rsid w:val="003362B9"/>
    <w:rsid w:val="0034174B"/>
    <w:rsid w:val="003420B1"/>
    <w:rsid w:val="00342323"/>
    <w:rsid w:val="00342B4C"/>
    <w:rsid w:val="0034322B"/>
    <w:rsid w:val="00350321"/>
    <w:rsid w:val="00351EC0"/>
    <w:rsid w:val="00353697"/>
    <w:rsid w:val="00353E3F"/>
    <w:rsid w:val="00360654"/>
    <w:rsid w:val="003616FD"/>
    <w:rsid w:val="003624E9"/>
    <w:rsid w:val="00374FC4"/>
    <w:rsid w:val="003754A7"/>
    <w:rsid w:val="00381E86"/>
    <w:rsid w:val="00383CE7"/>
    <w:rsid w:val="00394867"/>
    <w:rsid w:val="003A0FBC"/>
    <w:rsid w:val="003A386D"/>
    <w:rsid w:val="003A6204"/>
    <w:rsid w:val="003B4F82"/>
    <w:rsid w:val="003B5FF8"/>
    <w:rsid w:val="003C5009"/>
    <w:rsid w:val="003C51F1"/>
    <w:rsid w:val="003D14FB"/>
    <w:rsid w:val="003D1FFE"/>
    <w:rsid w:val="003E2F3A"/>
    <w:rsid w:val="003E47F4"/>
    <w:rsid w:val="003E631C"/>
    <w:rsid w:val="003F3D2A"/>
    <w:rsid w:val="003F4224"/>
    <w:rsid w:val="003F559E"/>
    <w:rsid w:val="003F5E1B"/>
    <w:rsid w:val="004028E4"/>
    <w:rsid w:val="00403C63"/>
    <w:rsid w:val="00404E30"/>
    <w:rsid w:val="00407782"/>
    <w:rsid w:val="00410C3B"/>
    <w:rsid w:val="0041471B"/>
    <w:rsid w:val="004170F0"/>
    <w:rsid w:val="0042214A"/>
    <w:rsid w:val="00423FD9"/>
    <w:rsid w:val="0042694C"/>
    <w:rsid w:val="004301FD"/>
    <w:rsid w:val="00432473"/>
    <w:rsid w:val="00435B07"/>
    <w:rsid w:val="00437291"/>
    <w:rsid w:val="00444054"/>
    <w:rsid w:val="00447295"/>
    <w:rsid w:val="00450AA7"/>
    <w:rsid w:val="00451030"/>
    <w:rsid w:val="0045245C"/>
    <w:rsid w:val="0045324F"/>
    <w:rsid w:val="00454C6D"/>
    <w:rsid w:val="00456545"/>
    <w:rsid w:val="00456E89"/>
    <w:rsid w:val="00460490"/>
    <w:rsid w:val="004623B3"/>
    <w:rsid w:val="004643E2"/>
    <w:rsid w:val="00466E47"/>
    <w:rsid w:val="00467B6D"/>
    <w:rsid w:val="00470544"/>
    <w:rsid w:val="00474F5B"/>
    <w:rsid w:val="00477E3B"/>
    <w:rsid w:val="00482EF6"/>
    <w:rsid w:val="0048435B"/>
    <w:rsid w:val="00485C9F"/>
    <w:rsid w:val="00486B19"/>
    <w:rsid w:val="00490EEF"/>
    <w:rsid w:val="00494593"/>
    <w:rsid w:val="0049463A"/>
    <w:rsid w:val="00494719"/>
    <w:rsid w:val="004968BA"/>
    <w:rsid w:val="004A46C6"/>
    <w:rsid w:val="004A4B4D"/>
    <w:rsid w:val="004A60E8"/>
    <w:rsid w:val="004B01D6"/>
    <w:rsid w:val="004B7C05"/>
    <w:rsid w:val="004E01E7"/>
    <w:rsid w:val="004E0275"/>
    <w:rsid w:val="004E08D8"/>
    <w:rsid w:val="004E309F"/>
    <w:rsid w:val="004E52B4"/>
    <w:rsid w:val="004F13C1"/>
    <w:rsid w:val="004F2DA0"/>
    <w:rsid w:val="004F446C"/>
    <w:rsid w:val="004F7EFE"/>
    <w:rsid w:val="00504312"/>
    <w:rsid w:val="00506396"/>
    <w:rsid w:val="00506554"/>
    <w:rsid w:val="00510085"/>
    <w:rsid w:val="0051087F"/>
    <w:rsid w:val="0051478A"/>
    <w:rsid w:val="00515A32"/>
    <w:rsid w:val="005161B5"/>
    <w:rsid w:val="00520002"/>
    <w:rsid w:val="005240A1"/>
    <w:rsid w:val="00524854"/>
    <w:rsid w:val="00531ECC"/>
    <w:rsid w:val="0053617A"/>
    <w:rsid w:val="00550251"/>
    <w:rsid w:val="00550366"/>
    <w:rsid w:val="00555DE1"/>
    <w:rsid w:val="00557F70"/>
    <w:rsid w:val="005637FA"/>
    <w:rsid w:val="00570302"/>
    <w:rsid w:val="00570D4E"/>
    <w:rsid w:val="00571F1E"/>
    <w:rsid w:val="00575BCB"/>
    <w:rsid w:val="005760FB"/>
    <w:rsid w:val="005818C1"/>
    <w:rsid w:val="00582BB4"/>
    <w:rsid w:val="005841C8"/>
    <w:rsid w:val="00584F4B"/>
    <w:rsid w:val="005878B6"/>
    <w:rsid w:val="00597FDC"/>
    <w:rsid w:val="005A1BD0"/>
    <w:rsid w:val="005A6BA2"/>
    <w:rsid w:val="005A76BC"/>
    <w:rsid w:val="005A7AEA"/>
    <w:rsid w:val="005A7E82"/>
    <w:rsid w:val="005B211B"/>
    <w:rsid w:val="005B4524"/>
    <w:rsid w:val="005B4729"/>
    <w:rsid w:val="005C0795"/>
    <w:rsid w:val="005C20E8"/>
    <w:rsid w:val="005C5A9C"/>
    <w:rsid w:val="005D0664"/>
    <w:rsid w:val="005D0F1C"/>
    <w:rsid w:val="005D11C2"/>
    <w:rsid w:val="005D2F3E"/>
    <w:rsid w:val="005D5504"/>
    <w:rsid w:val="005E540B"/>
    <w:rsid w:val="005E7505"/>
    <w:rsid w:val="005E77EF"/>
    <w:rsid w:val="005F07C7"/>
    <w:rsid w:val="005F0B8C"/>
    <w:rsid w:val="005F1843"/>
    <w:rsid w:val="005F3999"/>
    <w:rsid w:val="005F62E8"/>
    <w:rsid w:val="005F75E0"/>
    <w:rsid w:val="006018BA"/>
    <w:rsid w:val="00601A3B"/>
    <w:rsid w:val="00603814"/>
    <w:rsid w:val="00606D63"/>
    <w:rsid w:val="006102E2"/>
    <w:rsid w:val="00617515"/>
    <w:rsid w:val="0062301B"/>
    <w:rsid w:val="0062353C"/>
    <w:rsid w:val="006341EC"/>
    <w:rsid w:val="00634277"/>
    <w:rsid w:val="00654EE7"/>
    <w:rsid w:val="0066331D"/>
    <w:rsid w:val="006637C1"/>
    <w:rsid w:val="00667B50"/>
    <w:rsid w:val="006726AA"/>
    <w:rsid w:val="00673158"/>
    <w:rsid w:val="0067379E"/>
    <w:rsid w:val="00684A2F"/>
    <w:rsid w:val="00691DBC"/>
    <w:rsid w:val="006966D8"/>
    <w:rsid w:val="006A3C45"/>
    <w:rsid w:val="006A4A72"/>
    <w:rsid w:val="006A605B"/>
    <w:rsid w:val="006B2186"/>
    <w:rsid w:val="006B2230"/>
    <w:rsid w:val="006C4612"/>
    <w:rsid w:val="006C6725"/>
    <w:rsid w:val="006D2620"/>
    <w:rsid w:val="006D344A"/>
    <w:rsid w:val="006D6E2A"/>
    <w:rsid w:val="006D7914"/>
    <w:rsid w:val="006E1D70"/>
    <w:rsid w:val="006E447A"/>
    <w:rsid w:val="006F1FB9"/>
    <w:rsid w:val="006F3C15"/>
    <w:rsid w:val="006F3D61"/>
    <w:rsid w:val="006F7039"/>
    <w:rsid w:val="006F7834"/>
    <w:rsid w:val="0070046A"/>
    <w:rsid w:val="00700904"/>
    <w:rsid w:val="00701AF7"/>
    <w:rsid w:val="00702E87"/>
    <w:rsid w:val="007147BE"/>
    <w:rsid w:val="007152D4"/>
    <w:rsid w:val="00722DC8"/>
    <w:rsid w:val="007308BE"/>
    <w:rsid w:val="0073348B"/>
    <w:rsid w:val="0073479C"/>
    <w:rsid w:val="0073541E"/>
    <w:rsid w:val="00737886"/>
    <w:rsid w:val="00742215"/>
    <w:rsid w:val="007451AA"/>
    <w:rsid w:val="00747C63"/>
    <w:rsid w:val="007544C9"/>
    <w:rsid w:val="00755E90"/>
    <w:rsid w:val="00755F92"/>
    <w:rsid w:val="00757616"/>
    <w:rsid w:val="0076274C"/>
    <w:rsid w:val="007662D9"/>
    <w:rsid w:val="007665AF"/>
    <w:rsid w:val="00767C47"/>
    <w:rsid w:val="0077196E"/>
    <w:rsid w:val="00774B12"/>
    <w:rsid w:val="007759F5"/>
    <w:rsid w:val="00775D71"/>
    <w:rsid w:val="00776A3E"/>
    <w:rsid w:val="00776FDB"/>
    <w:rsid w:val="00781FE9"/>
    <w:rsid w:val="007825F9"/>
    <w:rsid w:val="00782711"/>
    <w:rsid w:val="00783800"/>
    <w:rsid w:val="00790557"/>
    <w:rsid w:val="007915A2"/>
    <w:rsid w:val="007921C3"/>
    <w:rsid w:val="00793067"/>
    <w:rsid w:val="0079342C"/>
    <w:rsid w:val="00793992"/>
    <w:rsid w:val="00794E30"/>
    <w:rsid w:val="00796C41"/>
    <w:rsid w:val="007A0098"/>
    <w:rsid w:val="007A4D0F"/>
    <w:rsid w:val="007A51A3"/>
    <w:rsid w:val="007A7C5C"/>
    <w:rsid w:val="007B085A"/>
    <w:rsid w:val="007B0E42"/>
    <w:rsid w:val="007B1896"/>
    <w:rsid w:val="007B3E2C"/>
    <w:rsid w:val="007B3EE0"/>
    <w:rsid w:val="007C0342"/>
    <w:rsid w:val="007C2877"/>
    <w:rsid w:val="007C4450"/>
    <w:rsid w:val="007C4CB2"/>
    <w:rsid w:val="007C4D96"/>
    <w:rsid w:val="007C5B00"/>
    <w:rsid w:val="007D5A39"/>
    <w:rsid w:val="007D6E74"/>
    <w:rsid w:val="007D740B"/>
    <w:rsid w:val="007E417F"/>
    <w:rsid w:val="007E5DE3"/>
    <w:rsid w:val="007F241B"/>
    <w:rsid w:val="007F317E"/>
    <w:rsid w:val="007F3D01"/>
    <w:rsid w:val="007F4913"/>
    <w:rsid w:val="007F4EA2"/>
    <w:rsid w:val="007F5F51"/>
    <w:rsid w:val="007F7782"/>
    <w:rsid w:val="00800476"/>
    <w:rsid w:val="00801499"/>
    <w:rsid w:val="00803049"/>
    <w:rsid w:val="008033F2"/>
    <w:rsid w:val="00805230"/>
    <w:rsid w:val="00812761"/>
    <w:rsid w:val="0081710E"/>
    <w:rsid w:val="008172BA"/>
    <w:rsid w:val="00830201"/>
    <w:rsid w:val="00831519"/>
    <w:rsid w:val="00835E0C"/>
    <w:rsid w:val="00837E15"/>
    <w:rsid w:val="008412A7"/>
    <w:rsid w:val="00841663"/>
    <w:rsid w:val="00841D29"/>
    <w:rsid w:val="00844074"/>
    <w:rsid w:val="008445EB"/>
    <w:rsid w:val="00850D0C"/>
    <w:rsid w:val="00851162"/>
    <w:rsid w:val="0085360A"/>
    <w:rsid w:val="00860619"/>
    <w:rsid w:val="00860698"/>
    <w:rsid w:val="00860C58"/>
    <w:rsid w:val="008614BC"/>
    <w:rsid w:val="008619DA"/>
    <w:rsid w:val="008661C1"/>
    <w:rsid w:val="0086797F"/>
    <w:rsid w:val="00871A72"/>
    <w:rsid w:val="00877D22"/>
    <w:rsid w:val="00881A58"/>
    <w:rsid w:val="008820EF"/>
    <w:rsid w:val="00885431"/>
    <w:rsid w:val="008915BB"/>
    <w:rsid w:val="00892104"/>
    <w:rsid w:val="008A26DD"/>
    <w:rsid w:val="008A279A"/>
    <w:rsid w:val="008A60BD"/>
    <w:rsid w:val="008A69DD"/>
    <w:rsid w:val="008B3EA4"/>
    <w:rsid w:val="008B4744"/>
    <w:rsid w:val="008B7C9D"/>
    <w:rsid w:val="008C1831"/>
    <w:rsid w:val="008C2919"/>
    <w:rsid w:val="008C3547"/>
    <w:rsid w:val="008D08B1"/>
    <w:rsid w:val="008D2F06"/>
    <w:rsid w:val="008E0FE4"/>
    <w:rsid w:val="008E67B4"/>
    <w:rsid w:val="008F0DCD"/>
    <w:rsid w:val="008F2719"/>
    <w:rsid w:val="008F7AEF"/>
    <w:rsid w:val="00902BCB"/>
    <w:rsid w:val="00903AE1"/>
    <w:rsid w:val="00910069"/>
    <w:rsid w:val="00912443"/>
    <w:rsid w:val="00913F2B"/>
    <w:rsid w:val="00914BCC"/>
    <w:rsid w:val="00920D9C"/>
    <w:rsid w:val="00923666"/>
    <w:rsid w:val="0092423B"/>
    <w:rsid w:val="00924259"/>
    <w:rsid w:val="00924BE7"/>
    <w:rsid w:val="00927E3A"/>
    <w:rsid w:val="00935120"/>
    <w:rsid w:val="00941F6B"/>
    <w:rsid w:val="0094506B"/>
    <w:rsid w:val="00947DE1"/>
    <w:rsid w:val="00950016"/>
    <w:rsid w:val="00955616"/>
    <w:rsid w:val="0095645F"/>
    <w:rsid w:val="00957A7C"/>
    <w:rsid w:val="00962AAE"/>
    <w:rsid w:val="0097142F"/>
    <w:rsid w:val="00974044"/>
    <w:rsid w:val="00974E5F"/>
    <w:rsid w:val="00975532"/>
    <w:rsid w:val="009765B1"/>
    <w:rsid w:val="009830EC"/>
    <w:rsid w:val="00983824"/>
    <w:rsid w:val="0099324D"/>
    <w:rsid w:val="009938AC"/>
    <w:rsid w:val="00993CF0"/>
    <w:rsid w:val="009940DD"/>
    <w:rsid w:val="009A0978"/>
    <w:rsid w:val="009A1004"/>
    <w:rsid w:val="009A3C19"/>
    <w:rsid w:val="009A50D6"/>
    <w:rsid w:val="009A7B27"/>
    <w:rsid w:val="009B4068"/>
    <w:rsid w:val="009B4197"/>
    <w:rsid w:val="009B4EC0"/>
    <w:rsid w:val="009B5E77"/>
    <w:rsid w:val="009C3945"/>
    <w:rsid w:val="009C71F4"/>
    <w:rsid w:val="009C77B3"/>
    <w:rsid w:val="009D0B25"/>
    <w:rsid w:val="009D0DA2"/>
    <w:rsid w:val="009D33C1"/>
    <w:rsid w:val="009D3DF7"/>
    <w:rsid w:val="009D7F86"/>
    <w:rsid w:val="009E03E7"/>
    <w:rsid w:val="009E0AB0"/>
    <w:rsid w:val="009E76AF"/>
    <w:rsid w:val="009F0657"/>
    <w:rsid w:val="009F1138"/>
    <w:rsid w:val="009F1815"/>
    <w:rsid w:val="009F23B3"/>
    <w:rsid w:val="009F5F8E"/>
    <w:rsid w:val="00A010BD"/>
    <w:rsid w:val="00A023A3"/>
    <w:rsid w:val="00A0240A"/>
    <w:rsid w:val="00A03991"/>
    <w:rsid w:val="00A04CF5"/>
    <w:rsid w:val="00A1185E"/>
    <w:rsid w:val="00A12C5A"/>
    <w:rsid w:val="00A130B6"/>
    <w:rsid w:val="00A1686C"/>
    <w:rsid w:val="00A204F5"/>
    <w:rsid w:val="00A21055"/>
    <w:rsid w:val="00A211D7"/>
    <w:rsid w:val="00A24013"/>
    <w:rsid w:val="00A3077B"/>
    <w:rsid w:val="00A35FF0"/>
    <w:rsid w:val="00A41456"/>
    <w:rsid w:val="00A41F59"/>
    <w:rsid w:val="00A44B9F"/>
    <w:rsid w:val="00A452A9"/>
    <w:rsid w:val="00A45A4A"/>
    <w:rsid w:val="00A474D5"/>
    <w:rsid w:val="00A5130C"/>
    <w:rsid w:val="00A5264B"/>
    <w:rsid w:val="00A5673F"/>
    <w:rsid w:val="00A61076"/>
    <w:rsid w:val="00A6392C"/>
    <w:rsid w:val="00A71C81"/>
    <w:rsid w:val="00A72593"/>
    <w:rsid w:val="00A7549C"/>
    <w:rsid w:val="00A76825"/>
    <w:rsid w:val="00A76CF3"/>
    <w:rsid w:val="00A77126"/>
    <w:rsid w:val="00A81779"/>
    <w:rsid w:val="00A81A40"/>
    <w:rsid w:val="00A8458B"/>
    <w:rsid w:val="00A84650"/>
    <w:rsid w:val="00A84D3F"/>
    <w:rsid w:val="00A955DE"/>
    <w:rsid w:val="00A97CBC"/>
    <w:rsid w:val="00AA0C06"/>
    <w:rsid w:val="00AA1C10"/>
    <w:rsid w:val="00AA21A6"/>
    <w:rsid w:val="00AA34B0"/>
    <w:rsid w:val="00AA36A6"/>
    <w:rsid w:val="00AA7A16"/>
    <w:rsid w:val="00AB540B"/>
    <w:rsid w:val="00AB6A20"/>
    <w:rsid w:val="00AC2B13"/>
    <w:rsid w:val="00AC63BD"/>
    <w:rsid w:val="00AC6A44"/>
    <w:rsid w:val="00AD17DE"/>
    <w:rsid w:val="00AD22D5"/>
    <w:rsid w:val="00AD30F4"/>
    <w:rsid w:val="00AE0F91"/>
    <w:rsid w:val="00AE1C5B"/>
    <w:rsid w:val="00AE2149"/>
    <w:rsid w:val="00AE73D0"/>
    <w:rsid w:val="00AF4A2E"/>
    <w:rsid w:val="00AF6244"/>
    <w:rsid w:val="00AF7C72"/>
    <w:rsid w:val="00AF7E39"/>
    <w:rsid w:val="00B0298B"/>
    <w:rsid w:val="00B02E49"/>
    <w:rsid w:val="00B0543D"/>
    <w:rsid w:val="00B06D8D"/>
    <w:rsid w:val="00B07ED9"/>
    <w:rsid w:val="00B123C9"/>
    <w:rsid w:val="00B16955"/>
    <w:rsid w:val="00B16F3F"/>
    <w:rsid w:val="00B20429"/>
    <w:rsid w:val="00B2043C"/>
    <w:rsid w:val="00B21408"/>
    <w:rsid w:val="00B22AFE"/>
    <w:rsid w:val="00B23B39"/>
    <w:rsid w:val="00B24939"/>
    <w:rsid w:val="00B25443"/>
    <w:rsid w:val="00B313BC"/>
    <w:rsid w:val="00B349C9"/>
    <w:rsid w:val="00B411A2"/>
    <w:rsid w:val="00B45E03"/>
    <w:rsid w:val="00B475F1"/>
    <w:rsid w:val="00B54B9D"/>
    <w:rsid w:val="00B54F1F"/>
    <w:rsid w:val="00B56D97"/>
    <w:rsid w:val="00B63257"/>
    <w:rsid w:val="00B63AA9"/>
    <w:rsid w:val="00B65D4B"/>
    <w:rsid w:val="00B66412"/>
    <w:rsid w:val="00B67CA6"/>
    <w:rsid w:val="00B73B0D"/>
    <w:rsid w:val="00B764F4"/>
    <w:rsid w:val="00B773BE"/>
    <w:rsid w:val="00B81CAE"/>
    <w:rsid w:val="00B824C9"/>
    <w:rsid w:val="00B83379"/>
    <w:rsid w:val="00B84026"/>
    <w:rsid w:val="00B86D82"/>
    <w:rsid w:val="00B96529"/>
    <w:rsid w:val="00BA66FE"/>
    <w:rsid w:val="00BB046A"/>
    <w:rsid w:val="00BB2057"/>
    <w:rsid w:val="00BB573B"/>
    <w:rsid w:val="00BB7743"/>
    <w:rsid w:val="00BC17B5"/>
    <w:rsid w:val="00BC2862"/>
    <w:rsid w:val="00BC51F7"/>
    <w:rsid w:val="00BC61DC"/>
    <w:rsid w:val="00BD103E"/>
    <w:rsid w:val="00BD2607"/>
    <w:rsid w:val="00BD2DDC"/>
    <w:rsid w:val="00BD4C53"/>
    <w:rsid w:val="00BE043E"/>
    <w:rsid w:val="00BE0826"/>
    <w:rsid w:val="00BE306D"/>
    <w:rsid w:val="00BF10E0"/>
    <w:rsid w:val="00BF2D5A"/>
    <w:rsid w:val="00BF315F"/>
    <w:rsid w:val="00BF798B"/>
    <w:rsid w:val="00C00BCB"/>
    <w:rsid w:val="00C04154"/>
    <w:rsid w:val="00C109EF"/>
    <w:rsid w:val="00C10D1C"/>
    <w:rsid w:val="00C10E0D"/>
    <w:rsid w:val="00C14C43"/>
    <w:rsid w:val="00C21989"/>
    <w:rsid w:val="00C234BF"/>
    <w:rsid w:val="00C243CB"/>
    <w:rsid w:val="00C2762D"/>
    <w:rsid w:val="00C3001E"/>
    <w:rsid w:val="00C3693B"/>
    <w:rsid w:val="00C378AD"/>
    <w:rsid w:val="00C37ACE"/>
    <w:rsid w:val="00C42FDD"/>
    <w:rsid w:val="00C43040"/>
    <w:rsid w:val="00C4755B"/>
    <w:rsid w:val="00C510EF"/>
    <w:rsid w:val="00C61CED"/>
    <w:rsid w:val="00C63851"/>
    <w:rsid w:val="00C670E5"/>
    <w:rsid w:val="00C7060A"/>
    <w:rsid w:val="00C72BD1"/>
    <w:rsid w:val="00C7541E"/>
    <w:rsid w:val="00C77033"/>
    <w:rsid w:val="00C85395"/>
    <w:rsid w:val="00C85FFD"/>
    <w:rsid w:val="00C91D16"/>
    <w:rsid w:val="00C91D85"/>
    <w:rsid w:val="00C91DD6"/>
    <w:rsid w:val="00C923CF"/>
    <w:rsid w:val="00C9303E"/>
    <w:rsid w:val="00C953F9"/>
    <w:rsid w:val="00C9635A"/>
    <w:rsid w:val="00CA0762"/>
    <w:rsid w:val="00CA1F47"/>
    <w:rsid w:val="00CA213C"/>
    <w:rsid w:val="00CA3FED"/>
    <w:rsid w:val="00CC076E"/>
    <w:rsid w:val="00CC1D4B"/>
    <w:rsid w:val="00CC6DB4"/>
    <w:rsid w:val="00CD0CCB"/>
    <w:rsid w:val="00CD27C0"/>
    <w:rsid w:val="00CD2D22"/>
    <w:rsid w:val="00CE0223"/>
    <w:rsid w:val="00CE0E71"/>
    <w:rsid w:val="00CE3B15"/>
    <w:rsid w:val="00CE7F66"/>
    <w:rsid w:val="00CF2899"/>
    <w:rsid w:val="00CF7F9C"/>
    <w:rsid w:val="00D02A20"/>
    <w:rsid w:val="00D02F17"/>
    <w:rsid w:val="00D050E7"/>
    <w:rsid w:val="00D06B57"/>
    <w:rsid w:val="00D10A88"/>
    <w:rsid w:val="00D1182C"/>
    <w:rsid w:val="00D125CB"/>
    <w:rsid w:val="00D14EBD"/>
    <w:rsid w:val="00D154CD"/>
    <w:rsid w:val="00D1735D"/>
    <w:rsid w:val="00D20AA2"/>
    <w:rsid w:val="00D20E2A"/>
    <w:rsid w:val="00D22CFA"/>
    <w:rsid w:val="00D351DD"/>
    <w:rsid w:val="00D35F1D"/>
    <w:rsid w:val="00D461B0"/>
    <w:rsid w:val="00D46F36"/>
    <w:rsid w:val="00D5083F"/>
    <w:rsid w:val="00D61077"/>
    <w:rsid w:val="00D634C6"/>
    <w:rsid w:val="00D7060A"/>
    <w:rsid w:val="00D91FC6"/>
    <w:rsid w:val="00D938B6"/>
    <w:rsid w:val="00D94899"/>
    <w:rsid w:val="00DA3D77"/>
    <w:rsid w:val="00DA6E04"/>
    <w:rsid w:val="00DB060D"/>
    <w:rsid w:val="00DB59E4"/>
    <w:rsid w:val="00DC19AE"/>
    <w:rsid w:val="00DC4D3B"/>
    <w:rsid w:val="00DC6C76"/>
    <w:rsid w:val="00DD197F"/>
    <w:rsid w:val="00DD6526"/>
    <w:rsid w:val="00DD6F31"/>
    <w:rsid w:val="00DE09A5"/>
    <w:rsid w:val="00DE1257"/>
    <w:rsid w:val="00DE467F"/>
    <w:rsid w:val="00DE67C1"/>
    <w:rsid w:val="00DE6D50"/>
    <w:rsid w:val="00DF23E6"/>
    <w:rsid w:val="00DF3B2D"/>
    <w:rsid w:val="00DF40EC"/>
    <w:rsid w:val="00DF5578"/>
    <w:rsid w:val="00DF635C"/>
    <w:rsid w:val="00DF794E"/>
    <w:rsid w:val="00E00023"/>
    <w:rsid w:val="00E02403"/>
    <w:rsid w:val="00E02A73"/>
    <w:rsid w:val="00E04244"/>
    <w:rsid w:val="00E05394"/>
    <w:rsid w:val="00E054DF"/>
    <w:rsid w:val="00E250EB"/>
    <w:rsid w:val="00E26500"/>
    <w:rsid w:val="00E269C0"/>
    <w:rsid w:val="00E27ABE"/>
    <w:rsid w:val="00E30656"/>
    <w:rsid w:val="00E306C3"/>
    <w:rsid w:val="00E32978"/>
    <w:rsid w:val="00E3649C"/>
    <w:rsid w:val="00E36E4F"/>
    <w:rsid w:val="00E50AA3"/>
    <w:rsid w:val="00E50CB8"/>
    <w:rsid w:val="00E51A9B"/>
    <w:rsid w:val="00E55129"/>
    <w:rsid w:val="00E57A23"/>
    <w:rsid w:val="00E625EE"/>
    <w:rsid w:val="00E63070"/>
    <w:rsid w:val="00E63B88"/>
    <w:rsid w:val="00E64F0A"/>
    <w:rsid w:val="00E65687"/>
    <w:rsid w:val="00E714F9"/>
    <w:rsid w:val="00E716AE"/>
    <w:rsid w:val="00E71E60"/>
    <w:rsid w:val="00E769D6"/>
    <w:rsid w:val="00E82955"/>
    <w:rsid w:val="00E838E0"/>
    <w:rsid w:val="00E870C6"/>
    <w:rsid w:val="00E917D6"/>
    <w:rsid w:val="00E92BBB"/>
    <w:rsid w:val="00EA0A46"/>
    <w:rsid w:val="00EA3B31"/>
    <w:rsid w:val="00EB30BB"/>
    <w:rsid w:val="00EB37BE"/>
    <w:rsid w:val="00EB58DA"/>
    <w:rsid w:val="00EC25A1"/>
    <w:rsid w:val="00EC2AB0"/>
    <w:rsid w:val="00EC30D6"/>
    <w:rsid w:val="00EC6B2D"/>
    <w:rsid w:val="00ED0538"/>
    <w:rsid w:val="00ED1FB0"/>
    <w:rsid w:val="00ED3704"/>
    <w:rsid w:val="00ED540A"/>
    <w:rsid w:val="00EE7068"/>
    <w:rsid w:val="00EE7EA4"/>
    <w:rsid w:val="00EF1AB1"/>
    <w:rsid w:val="00EF3AD7"/>
    <w:rsid w:val="00EF5420"/>
    <w:rsid w:val="00EF6F87"/>
    <w:rsid w:val="00F0159F"/>
    <w:rsid w:val="00F051B8"/>
    <w:rsid w:val="00F07F48"/>
    <w:rsid w:val="00F12BF6"/>
    <w:rsid w:val="00F1445D"/>
    <w:rsid w:val="00F14BEA"/>
    <w:rsid w:val="00F166A7"/>
    <w:rsid w:val="00F20EC7"/>
    <w:rsid w:val="00F217B6"/>
    <w:rsid w:val="00F22D27"/>
    <w:rsid w:val="00F27B60"/>
    <w:rsid w:val="00F307F3"/>
    <w:rsid w:val="00F33254"/>
    <w:rsid w:val="00F35D95"/>
    <w:rsid w:val="00F400EC"/>
    <w:rsid w:val="00F40640"/>
    <w:rsid w:val="00F43E8D"/>
    <w:rsid w:val="00F45D98"/>
    <w:rsid w:val="00F51BF1"/>
    <w:rsid w:val="00F539A2"/>
    <w:rsid w:val="00F55428"/>
    <w:rsid w:val="00F56ED1"/>
    <w:rsid w:val="00F615D4"/>
    <w:rsid w:val="00F6182C"/>
    <w:rsid w:val="00F67026"/>
    <w:rsid w:val="00F715D1"/>
    <w:rsid w:val="00F72507"/>
    <w:rsid w:val="00F729A9"/>
    <w:rsid w:val="00F75431"/>
    <w:rsid w:val="00F7584F"/>
    <w:rsid w:val="00F776EB"/>
    <w:rsid w:val="00F80356"/>
    <w:rsid w:val="00F804AA"/>
    <w:rsid w:val="00F81719"/>
    <w:rsid w:val="00F858D9"/>
    <w:rsid w:val="00F865E2"/>
    <w:rsid w:val="00F90985"/>
    <w:rsid w:val="00F919BF"/>
    <w:rsid w:val="00F91D29"/>
    <w:rsid w:val="00F91D86"/>
    <w:rsid w:val="00F947F3"/>
    <w:rsid w:val="00F97A2F"/>
    <w:rsid w:val="00FA2EA1"/>
    <w:rsid w:val="00FA6118"/>
    <w:rsid w:val="00FB18FF"/>
    <w:rsid w:val="00FB1AAF"/>
    <w:rsid w:val="00FB4437"/>
    <w:rsid w:val="00FB7A63"/>
    <w:rsid w:val="00FC18A4"/>
    <w:rsid w:val="00FC652C"/>
    <w:rsid w:val="00FD4736"/>
    <w:rsid w:val="00FD623F"/>
    <w:rsid w:val="00FE0912"/>
    <w:rsid w:val="00FE15DF"/>
    <w:rsid w:val="00FE7A2E"/>
    <w:rsid w:val="00FF28F3"/>
    <w:rsid w:val="00FF396F"/>
    <w:rsid w:val="00FF6A4B"/>
    <w:rsid w:val="00FF744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2E64257"/>
  <w14:defaultImageDpi w14:val="300"/>
  <w15:docId w15:val="{8736CC6E-E7C6-BF44-ABB9-1BE52480D7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A204F5"/>
    <w:pPr>
      <w:jc w:val="center"/>
    </w:pPr>
    <w:rPr>
      <w:rFonts w:ascii="Cambria" w:hAnsi="Cambria"/>
    </w:rPr>
  </w:style>
  <w:style w:type="paragraph" w:customStyle="1" w:styleId="EndNoteBibliography">
    <w:name w:val="EndNote Bibliography"/>
    <w:basedOn w:val="Normal"/>
    <w:rsid w:val="00A204F5"/>
    <w:pPr>
      <w:jc w:val="both"/>
    </w:pPr>
    <w:rPr>
      <w:rFonts w:ascii="Cambria" w:hAnsi="Cambria"/>
    </w:rPr>
  </w:style>
  <w:style w:type="character" w:styleId="Hyperlink">
    <w:name w:val="Hyperlink"/>
    <w:basedOn w:val="DefaultParagraphFont"/>
    <w:uiPriority w:val="99"/>
    <w:unhideWhenUsed/>
    <w:rsid w:val="00D1182C"/>
    <w:rPr>
      <w:color w:val="0000FF" w:themeColor="hyperlink"/>
      <w:u w:val="single"/>
    </w:rPr>
  </w:style>
  <w:style w:type="character" w:styleId="UnresolvedMention">
    <w:name w:val="Unresolved Mention"/>
    <w:basedOn w:val="DefaultParagraphFont"/>
    <w:uiPriority w:val="99"/>
    <w:semiHidden/>
    <w:unhideWhenUsed/>
    <w:rsid w:val="00FE7A2E"/>
    <w:rPr>
      <w:color w:val="605E5C"/>
      <w:shd w:val="clear" w:color="auto" w:fill="E1DFDD"/>
    </w:rPr>
  </w:style>
  <w:style w:type="paragraph" w:styleId="Revision">
    <w:name w:val="Revision"/>
    <w:hidden/>
    <w:uiPriority w:val="99"/>
    <w:semiHidden/>
    <w:rsid w:val="005F0B8C"/>
  </w:style>
  <w:style w:type="paragraph" w:styleId="Footer">
    <w:name w:val="footer"/>
    <w:basedOn w:val="Normal"/>
    <w:link w:val="FooterChar"/>
    <w:uiPriority w:val="99"/>
    <w:unhideWhenUsed/>
    <w:rsid w:val="002405FC"/>
    <w:pPr>
      <w:tabs>
        <w:tab w:val="center" w:pos="4680"/>
        <w:tab w:val="right" w:pos="9360"/>
      </w:tabs>
    </w:pPr>
  </w:style>
  <w:style w:type="character" w:customStyle="1" w:styleId="FooterChar">
    <w:name w:val="Footer Char"/>
    <w:basedOn w:val="DefaultParagraphFont"/>
    <w:link w:val="Footer"/>
    <w:uiPriority w:val="99"/>
    <w:rsid w:val="002405FC"/>
  </w:style>
  <w:style w:type="character" w:styleId="PageNumber">
    <w:name w:val="page number"/>
    <w:basedOn w:val="DefaultParagraphFont"/>
    <w:uiPriority w:val="99"/>
    <w:semiHidden/>
    <w:unhideWhenUsed/>
    <w:rsid w:val="002405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6245586">
      <w:bodyDiv w:val="1"/>
      <w:marLeft w:val="0"/>
      <w:marRight w:val="0"/>
      <w:marTop w:val="0"/>
      <w:marBottom w:val="0"/>
      <w:divBdr>
        <w:top w:val="none" w:sz="0" w:space="0" w:color="auto"/>
        <w:left w:val="none" w:sz="0" w:space="0" w:color="auto"/>
        <w:bottom w:val="none" w:sz="0" w:space="0" w:color="auto"/>
        <w:right w:val="none" w:sz="0" w:space="0" w:color="auto"/>
      </w:divBdr>
    </w:div>
    <w:div w:id="123705872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93/nar/gkm181" TargetMode="External"/><Relationship Id="rId13" Type="http://schemas.openxmlformats.org/officeDocument/2006/relationships/hyperlink" Target="https://doi.org/10.1093/bioinformatics/btp340" TargetMode="External"/><Relationship Id="rId18" Type="http://schemas.openxmlformats.org/officeDocument/2006/relationships/hyperlink" Target="https://doi.org/10.1186/gb-2008-9-9-r137" TargetMode="External"/><Relationship Id="rId26" Type="http://schemas.openxmlformats.org/officeDocument/2006/relationships/footer" Target="footer2.xml"/><Relationship Id="rId3" Type="http://schemas.openxmlformats.org/officeDocument/2006/relationships/webSettings" Target="webSettings.xml"/><Relationship Id="rId21" Type="http://schemas.openxmlformats.org/officeDocument/2006/relationships/hyperlink" Target="https://doi.org/10.1038/nm.3729" TargetMode="External"/><Relationship Id="rId7" Type="http://schemas.openxmlformats.org/officeDocument/2006/relationships/hyperlink" Target="https://doi.org/10.1084/jem.20030481" TargetMode="External"/><Relationship Id="rId12" Type="http://schemas.openxmlformats.org/officeDocument/2006/relationships/hyperlink" Target="https://doi.org/10.1038/nature21406" TargetMode="External"/><Relationship Id="rId17" Type="http://schemas.openxmlformats.org/officeDocument/2006/relationships/hyperlink" Target="https://doi.org/10.1093/bioinformatics/btp324" TargetMode="External"/><Relationship Id="rId25"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hyperlink" Target="https://doi.org/10.1016/j.cels.2016.07.002" TargetMode="External"/><Relationship Id="rId20" Type="http://schemas.openxmlformats.org/officeDocument/2006/relationships/hyperlink" Target="https://doi.org/10.1186/s12864-022-08357-3" TargetMode="External"/><Relationship Id="rId1" Type="http://schemas.openxmlformats.org/officeDocument/2006/relationships/styles" Target="styles.xml"/><Relationship Id="rId6" Type="http://schemas.openxmlformats.org/officeDocument/2006/relationships/hyperlink" Target="https://portals.broadinstitute.org/gppx/crispick/public" TargetMode="External"/><Relationship Id="rId11" Type="http://schemas.openxmlformats.org/officeDocument/2006/relationships/hyperlink" Target="https://doi.org/10.1016/j.cell.2011.07.049" TargetMode="External"/><Relationship Id="rId24" Type="http://schemas.openxmlformats.org/officeDocument/2006/relationships/hyperlink" Target="https://doi.org/https://doi.org/10.5281/zenodo.6592772" TargetMode="External"/><Relationship Id="rId5" Type="http://schemas.openxmlformats.org/officeDocument/2006/relationships/endnotes" Target="endnotes.xml"/><Relationship Id="rId15" Type="http://schemas.openxmlformats.org/officeDocument/2006/relationships/hyperlink" Target="https://doi.org/10.1186/s13059-015-0831-x" TargetMode="External"/><Relationship Id="rId23" Type="http://schemas.openxmlformats.org/officeDocument/2006/relationships/hyperlink" Target="https://doi.org/10.5281/zenodo.6592772" TargetMode="External"/><Relationship Id="rId28" Type="http://schemas.openxmlformats.org/officeDocument/2006/relationships/theme" Target="theme/theme1.xml"/><Relationship Id="rId10" Type="http://schemas.openxmlformats.org/officeDocument/2006/relationships/hyperlink" Target="https://doi.org/10.1128/JVI.01123-06" TargetMode="External"/><Relationship Id="rId19" Type="http://schemas.openxmlformats.org/officeDocument/2006/relationships/hyperlink" Target="https://doi.org/10.1101/gr.129684.111" TargetMode="External"/><Relationship Id="rId4" Type="http://schemas.openxmlformats.org/officeDocument/2006/relationships/footnotes" Target="footnotes.xml"/><Relationship Id="rId9" Type="http://schemas.openxmlformats.org/officeDocument/2006/relationships/hyperlink" Target="https://doi.org/10.1128/JVI.78.11.6073-6076.2004" TargetMode="External"/><Relationship Id="rId14" Type="http://schemas.openxmlformats.org/officeDocument/2006/relationships/hyperlink" Target="https://doi.org/10.1093/nargab/lqaa045" TargetMode="External"/><Relationship Id="rId22" Type="http://schemas.openxmlformats.org/officeDocument/2006/relationships/hyperlink" Target="https://doi.org/10.1038/modpathol.2017.127"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23</Pages>
  <Words>8040</Words>
  <Characters>45831</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Harvard Medical School</Company>
  <LinksUpToDate>false</LinksUpToDate>
  <CharactersWithSpaces>53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ek-Chin CHEONG</dc:creator>
  <cp:keywords/>
  <dc:description/>
  <cp:lastModifiedBy>Cheong, Taek Chin</cp:lastModifiedBy>
  <cp:revision>7</cp:revision>
  <dcterms:created xsi:type="dcterms:W3CDTF">2026-03-07T15:48:00Z</dcterms:created>
  <dcterms:modified xsi:type="dcterms:W3CDTF">2026-03-07T15:54:00Z</dcterms:modified>
</cp:coreProperties>
</file>